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0B1C5A" w14:textId="57C5D376" w:rsidR="00876D4E" w:rsidRPr="00F038C4" w:rsidRDefault="00876D4E" w:rsidP="00876D4E">
      <w:pPr>
        <w:jc w:val="both"/>
        <w:outlineLvl w:val="0"/>
        <w:rPr>
          <w:b/>
          <w:lang w:val="en-US"/>
        </w:rPr>
      </w:pPr>
      <w:r w:rsidRPr="00352D6B">
        <w:rPr>
          <w:b/>
          <w:iCs/>
          <w:lang w:val="en-US"/>
        </w:rPr>
        <w:t>Supplementa</w:t>
      </w:r>
      <w:r w:rsidR="00036B27">
        <w:rPr>
          <w:b/>
          <w:iCs/>
          <w:lang w:val="en-US"/>
        </w:rPr>
        <w:t>ry File 5 –</w:t>
      </w:r>
      <w:r w:rsidR="00D5187D">
        <w:rPr>
          <w:b/>
          <w:iCs/>
          <w:lang w:val="en-US"/>
        </w:rPr>
        <w:t xml:space="preserve"> </w:t>
      </w:r>
      <w:r w:rsidR="00036B27">
        <w:rPr>
          <w:b/>
          <w:iCs/>
          <w:lang w:val="en-US"/>
        </w:rPr>
        <w:t>Table</w:t>
      </w:r>
      <w:r w:rsidR="00D5187D">
        <w:rPr>
          <w:b/>
          <w:iCs/>
          <w:lang w:val="en-US"/>
        </w:rPr>
        <w:t xml:space="preserve"> of Plasmids</w:t>
      </w:r>
      <w:bookmarkStart w:id="0" w:name="_GoBack"/>
      <w:bookmarkEnd w:id="0"/>
    </w:p>
    <w:tbl>
      <w:tblPr>
        <w:tblW w:w="10065" w:type="dxa"/>
        <w:tblBorders>
          <w:top w:val="single" w:sz="18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2"/>
        <w:gridCol w:w="5494"/>
        <w:gridCol w:w="2869"/>
      </w:tblGrid>
      <w:tr w:rsidR="00876D4E" w:rsidRPr="00DB6133" w14:paraId="3A2CD847" w14:textId="77777777" w:rsidTr="001F1DFB">
        <w:tc>
          <w:tcPr>
            <w:tcW w:w="1702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654B6203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 w:rsidRPr="00F038C4">
              <w:rPr>
                <w:sz w:val="16"/>
                <w:szCs w:val="16"/>
                <w:lang w:val="en-US"/>
              </w:rPr>
              <w:t>Name</w:t>
            </w:r>
          </w:p>
        </w:tc>
        <w:tc>
          <w:tcPr>
            <w:tcW w:w="5494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17FC0B92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 w:rsidRPr="00F038C4">
              <w:rPr>
                <w:sz w:val="16"/>
                <w:szCs w:val="16"/>
                <w:lang w:val="en-US"/>
              </w:rPr>
              <w:t>description</w:t>
            </w:r>
          </w:p>
        </w:tc>
        <w:tc>
          <w:tcPr>
            <w:tcW w:w="2869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3B54AAE5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 w:rsidRPr="00F038C4">
              <w:rPr>
                <w:sz w:val="16"/>
                <w:szCs w:val="16"/>
                <w:lang w:val="en-US"/>
              </w:rPr>
              <w:t>source or ref</w:t>
            </w:r>
          </w:p>
        </w:tc>
      </w:tr>
      <w:tr w:rsidR="00876D4E" w:rsidRPr="00DB6133" w14:paraId="5CE0FC71" w14:textId="77777777" w:rsidTr="001F1DFB">
        <w:tc>
          <w:tcPr>
            <w:tcW w:w="10065" w:type="dxa"/>
            <w:gridSpan w:val="3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14:paraId="6571E166" w14:textId="77777777" w:rsidR="00876D4E" w:rsidRPr="00F038C4" w:rsidRDefault="00876D4E" w:rsidP="001F1DFB">
            <w:pPr>
              <w:rPr>
                <w:b/>
                <w:i/>
                <w:sz w:val="16"/>
                <w:szCs w:val="16"/>
                <w:lang w:val="en-US"/>
              </w:rPr>
            </w:pPr>
          </w:p>
        </w:tc>
      </w:tr>
      <w:tr w:rsidR="00876D4E" w:rsidRPr="00DB6133" w14:paraId="3280C351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15497" w14:textId="77777777" w:rsidR="00876D4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pNTPS138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570104" w14:textId="77777777" w:rsidR="00876D4E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Two-part selection in in-frame deletion- </w:t>
            </w:r>
            <w:r w:rsidRPr="0052620E">
              <w:rPr>
                <w:rFonts w:eastAsiaTheme="minorEastAsia"/>
                <w:sz w:val="16"/>
                <w:szCs w:val="16"/>
                <w:lang w:val="en-US" w:eastAsia="ja-JP"/>
              </w:rPr>
              <w:t>integration vector: oriT+ sacB+ KanR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CEE055" w14:textId="77777777" w:rsidR="00876D4E" w:rsidRPr="007E5E98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Alley MRK, unpublished</w:t>
            </w:r>
          </w:p>
        </w:tc>
      </w:tr>
      <w:tr w:rsidR="00876D4E" w:rsidRPr="00DB6133" w14:paraId="6EE0A3C8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1DB3D" w14:textId="77777777" w:rsidR="00876D4E" w:rsidRPr="0052620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pMT335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45A59" w14:textId="77777777" w:rsidR="00876D4E" w:rsidRPr="0052620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High copy plasmid carrying a PVan promoter (gentR)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9AE219" w14:textId="77777777" w:rsidR="00876D4E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/>
            </w:r>
            <w:r>
              <w:rPr>
                <w:sz w:val="16"/>
                <w:szCs w:val="16"/>
                <w:lang w:val="en-US"/>
              </w:rPr>
              <w:instrText xml:space="preserve"> ADDIN ZOTERO_ITEM CSL_CITATION {"citationID":"x7PHYzUd","properties":{"formattedCitation":"(Thanbichler et al. 2007)","plainCitation":"(Thanbichler et al. 2007)","noteIndex":0},"citationItems":[{"id":10,"uris":["http://zotero.org/users/5957416/items/EVG473FK"],"uri":["http://zotero.org/users/5957416/items/EVG473FK"],"itemData":{"id":10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 \nPMCID: PMC2175322","page":"e137","source":"NCBI 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>
              <w:rPr>
                <w:noProof/>
                <w:sz w:val="16"/>
                <w:szCs w:val="16"/>
                <w:lang w:val="en-US"/>
              </w:rPr>
              <w:t>(Thanbichler et al. 2007)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876D4E" w:rsidRPr="00F038C4" w14:paraId="465964D5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83388" w14:textId="77777777" w:rsidR="00876D4E" w:rsidRPr="00E34056" w:rsidRDefault="00876D4E" w:rsidP="001F1DFB">
            <w:pPr>
              <w:rPr>
                <w:sz w:val="20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pXGFPN</w:t>
            </w:r>
            <w:r w:rsidRPr="00E34056">
              <w:rPr>
                <w:sz w:val="20"/>
                <w:lang w:val="en-US"/>
              </w:rPr>
              <w:t>-2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DDB641" w14:textId="77777777" w:rsidR="00876D4E" w:rsidRPr="0052620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Integration of C-terminal egfp-fusions at Caulobacter P</w:t>
            </w:r>
            <w:r w:rsidRPr="0052620E">
              <w:rPr>
                <w:sz w:val="16"/>
                <w:szCs w:val="16"/>
                <w:vertAlign w:val="subscript"/>
                <w:lang w:val="en-US"/>
              </w:rPr>
              <w:t xml:space="preserve">xylx </w:t>
            </w:r>
            <w:r w:rsidRPr="0052620E">
              <w:rPr>
                <w:sz w:val="16"/>
                <w:szCs w:val="16"/>
                <w:lang w:val="en-US"/>
              </w:rPr>
              <w:t>locus (kanR)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5D13F" w14:textId="77777777" w:rsidR="00876D4E" w:rsidRPr="0052620E" w:rsidRDefault="00876D4E" w:rsidP="001F1DFB">
            <w:pPr>
              <w:rPr>
                <w:sz w:val="16"/>
                <w:szCs w:val="16"/>
                <w:lang w:val="en-GB"/>
              </w:rPr>
            </w:pPr>
            <w:r>
              <w:rPr>
                <w:sz w:val="16"/>
                <w:szCs w:val="16"/>
              </w:rPr>
              <w:fldChar w:fldCharType="begin"/>
            </w:r>
            <w:r w:rsidRPr="00E34056">
              <w:rPr>
                <w:sz w:val="16"/>
                <w:szCs w:val="16"/>
                <w:lang w:val="en-US"/>
              </w:rPr>
              <w:instrText xml:space="preserve"> ADDIN ZOTERO_ITEM CSL_CITATION {"citationID":"abmRYQwc","properties":{"formattedCitation":"(Thanbichler et al. 2007)","plainCitation":"(Thanbichler et al. 2007)","noteIndex":0},"citationItems":[{"id":10,"uris":["http://zotero.org/users/5957416/items/EVG473FK"],"uri":["http://zotero.org/users/5957416/items/EVG473FK"],"itemData":{"id":10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</w:instrText>
            </w:r>
            <w:r>
              <w:rPr>
                <w:sz w:val="16"/>
                <w:szCs w:val="16"/>
              </w:rPr>
              <w:instrText xml:space="preserve"> a comprehensive collection of tools that will enrich many areas of microbiological research.","container-title":"Nucleic Acids Research","DOI":"10.1093/nar/gkm818","ISSN":"1362-4962","issue":"20","journalAbbreviation":"Nucleic Acids Res.","language":"eng","note":"PMID: 17959646 \nPMCID: PMC2175322","page":"e137","source":"NCBI 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Thanbichler et al. 2007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876D4E" w:rsidRPr="00F038C4" w14:paraId="525D67F6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7E1E76" w14:textId="77777777" w:rsidR="00876D4E" w:rsidRPr="0052620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pSC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381F6" w14:textId="77777777" w:rsidR="00876D4E" w:rsidRPr="0052620E" w:rsidRDefault="00876D4E" w:rsidP="001F1DFB">
            <w:pPr>
              <w:rPr>
                <w:sz w:val="16"/>
                <w:szCs w:val="16"/>
                <w:lang w:val="en-US"/>
              </w:rPr>
            </w:pPr>
            <w:r w:rsidRPr="0052620E">
              <w:rPr>
                <w:sz w:val="16"/>
                <w:szCs w:val="16"/>
                <w:lang w:val="en-US"/>
              </w:rPr>
              <w:t>Derivative of pET26b</w:t>
            </w:r>
            <w:r>
              <w:rPr>
                <w:sz w:val="16"/>
                <w:szCs w:val="16"/>
                <w:lang w:val="en-US"/>
              </w:rPr>
              <w:t xml:space="preserve"> (kanR)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DA630" w14:textId="77777777" w:rsidR="00876D4E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/>
            </w:r>
            <w:r>
              <w:rPr>
                <w:sz w:val="16"/>
                <w:szCs w:val="16"/>
                <w:lang w:val="en-US"/>
              </w:rPr>
              <w:instrText xml:space="preserve"> ADDIN ZOTERO_ITEM CSL_CITATION {"citationID":"cMoiAoU8","properties":{"formattedCitation":"(Berg\\uc0\\u233{} et al. 2016)","plainCitation":"(Bergé et al. 2016)","noteIndex":0},"citationItems":[{"id":477,"uris":["http://zotero.org/users/5957416/items/M9MXI4BH"],"uri":["http://zotero.org/users/5957416/items/M9MXI4BH"],"itemData":{"id":477,"type":"article-journal","abstract":"Common ancestries, activities and structural determinants of a modular (bi-)polarization control system encoded in free-living and obligate intracellular α-proteobacteria, including the rickettsial pathogens, are described.","container-title":"eLife","DOI":"10.7554/eLife.20640","ISSN":"2050-084X","language":"en","note":"PMID: 28008852","page":"e20640","source":"elifesciences.org","title":"Modularity and determinants of a (bi-)polarization control system from free-living and obligate intracellular bacteria","volume":"5","author":[{"family":"Bergé","given":"Matthieu"},{"family":"Campagne","given":"Sébastien"},{"family":"Mignolet","given":"Johann"},{"family":"Holden","given":"Seamus"},{"family":"Théraulaz","given":"Laurence"},{"family":"Manley","given":"Suliana"},{"family":"Allain","given":"Frédéric H.-T."},{"family":"Viollier","given":"Patrick H."}],"issued":{"date-parts":[["2016",12,23]]}}}],"schema":"https://github.com/citation-style-language/schema/raw/master/csl-citation.json"} </w:instrText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5B0BE0">
              <w:rPr>
                <w:sz w:val="16"/>
              </w:rPr>
              <w:t>(Bergé et al. 2016)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876D4E" w:rsidRPr="00036B27" w14:paraId="31DE96D4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A311D" w14:textId="77777777" w:rsidR="00876D4E" w:rsidRPr="00531AB7" w:rsidRDefault="00876D4E" w:rsidP="001F1DFB">
            <w:pPr>
              <w:rPr>
                <w:sz w:val="16"/>
                <w:szCs w:val="16"/>
              </w:rPr>
            </w:pPr>
            <w:r w:rsidRPr="00531AB7">
              <w:rPr>
                <w:sz w:val="16"/>
                <w:szCs w:val="16"/>
              </w:rPr>
              <w:t>plac290-P</w:t>
            </w:r>
            <w:r w:rsidRPr="00531AB7">
              <w:rPr>
                <w:i/>
                <w:sz w:val="16"/>
                <w:szCs w:val="16"/>
                <w:vertAlign w:val="subscript"/>
              </w:rPr>
              <w:t>fljM</w:t>
            </w:r>
          </w:p>
          <w:p w14:paraId="58EB2330" w14:textId="77777777" w:rsidR="00876D4E" w:rsidRPr="00531AB7" w:rsidRDefault="00876D4E" w:rsidP="001F1DFB">
            <w:pPr>
              <w:rPr>
                <w:i/>
                <w:sz w:val="16"/>
                <w:szCs w:val="16"/>
                <w:vertAlign w:val="subscript"/>
              </w:rPr>
            </w:pPr>
            <w:r w:rsidRPr="00531AB7">
              <w:rPr>
                <w:sz w:val="16"/>
                <w:szCs w:val="16"/>
              </w:rPr>
              <w:t>plac290-P</w:t>
            </w:r>
            <w:r w:rsidRPr="00531AB7">
              <w:rPr>
                <w:i/>
                <w:sz w:val="16"/>
                <w:szCs w:val="16"/>
                <w:vertAlign w:val="subscript"/>
              </w:rPr>
              <w:t>ctrA</w:t>
            </w:r>
          </w:p>
          <w:p w14:paraId="4FB1D9BA" w14:textId="77777777" w:rsidR="00876D4E" w:rsidRPr="00531AB7" w:rsidRDefault="00876D4E" w:rsidP="001F1DFB">
            <w:pPr>
              <w:rPr>
                <w:i/>
                <w:sz w:val="16"/>
                <w:szCs w:val="16"/>
              </w:rPr>
            </w:pPr>
            <w:r w:rsidRPr="00531AB7">
              <w:rPr>
                <w:sz w:val="16"/>
                <w:szCs w:val="16"/>
              </w:rPr>
              <w:t>plac290-P</w:t>
            </w:r>
            <w:r w:rsidRPr="00531AB7">
              <w:rPr>
                <w:i/>
                <w:sz w:val="16"/>
                <w:szCs w:val="16"/>
                <w:vertAlign w:val="subscript"/>
              </w:rPr>
              <w:t>sciP</w:t>
            </w:r>
          </w:p>
          <w:p w14:paraId="74FAA6FC" w14:textId="77777777" w:rsidR="00876D4E" w:rsidRDefault="00876D4E" w:rsidP="001F1DFB">
            <w:pPr>
              <w:rPr>
                <w:i/>
                <w:sz w:val="16"/>
                <w:szCs w:val="16"/>
                <w:vertAlign w:val="subscript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plac290-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hfsJ</w:t>
            </w:r>
          </w:p>
          <w:p w14:paraId="4EE4F966" w14:textId="77777777" w:rsidR="00876D4E" w:rsidRDefault="00876D4E" w:rsidP="001F1DFB">
            <w:pPr>
              <w:rPr>
                <w:i/>
                <w:sz w:val="16"/>
                <w:szCs w:val="16"/>
                <w:vertAlign w:val="subscript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plac290-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pilA</w:t>
            </w:r>
          </w:p>
          <w:p w14:paraId="41408E9A" w14:textId="77777777" w:rsidR="00876D4E" w:rsidRPr="00B147CD" w:rsidRDefault="00876D4E" w:rsidP="001F1DFB">
            <w:pPr>
              <w:rPr>
                <w:i/>
                <w:sz w:val="16"/>
                <w:szCs w:val="16"/>
                <w:vertAlign w:val="subscript"/>
              </w:rPr>
            </w:pPr>
            <w:r w:rsidRPr="00B147CD">
              <w:rPr>
                <w:sz w:val="16"/>
                <w:szCs w:val="16"/>
              </w:rPr>
              <w:t>plac290-P</w:t>
            </w:r>
            <w:r w:rsidRPr="00B147CD">
              <w:rPr>
                <w:i/>
                <w:sz w:val="16"/>
                <w:szCs w:val="16"/>
                <w:vertAlign w:val="subscript"/>
              </w:rPr>
              <w:t>fliQ</w:t>
            </w:r>
          </w:p>
          <w:p w14:paraId="64AB8DE6" w14:textId="77777777" w:rsidR="00876D4E" w:rsidRPr="00B147CD" w:rsidRDefault="00876D4E" w:rsidP="001F1DFB">
            <w:pPr>
              <w:rPr>
                <w:i/>
                <w:sz w:val="16"/>
                <w:szCs w:val="16"/>
                <w:vertAlign w:val="subscript"/>
              </w:rPr>
            </w:pPr>
            <w:r w:rsidRPr="00B147CD">
              <w:rPr>
                <w:sz w:val="16"/>
                <w:szCs w:val="16"/>
              </w:rPr>
              <w:t>plac290-P</w:t>
            </w:r>
            <w:r w:rsidRPr="00B147CD">
              <w:rPr>
                <w:i/>
                <w:sz w:val="16"/>
                <w:szCs w:val="16"/>
                <w:vertAlign w:val="subscript"/>
              </w:rPr>
              <w:t>ccrM</w:t>
            </w:r>
          </w:p>
          <w:p w14:paraId="246F963C" w14:textId="77777777" w:rsidR="00876D4E" w:rsidRPr="00B147CD" w:rsidRDefault="00876D4E" w:rsidP="001F1DFB">
            <w:pPr>
              <w:rPr>
                <w:sz w:val="16"/>
                <w:szCs w:val="16"/>
              </w:rPr>
            </w:pPr>
            <w:r w:rsidRPr="00B147CD">
              <w:rPr>
                <w:sz w:val="16"/>
                <w:szCs w:val="16"/>
              </w:rPr>
              <w:t>pMB278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341ED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fljM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146521E7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ctrA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06D2579D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sciP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4E77DA75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hfsJ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67048BB9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pilA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34713484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f</w:t>
            </w:r>
            <w:r>
              <w:rPr>
                <w:i/>
                <w:sz w:val="16"/>
                <w:szCs w:val="16"/>
                <w:vertAlign w:val="subscript"/>
                <w:lang w:val="en-US"/>
              </w:rPr>
              <w:t>liQ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75F86C8A" w14:textId="77777777" w:rsidR="00876D4E" w:rsidRPr="00B147CD" w:rsidRDefault="00876D4E" w:rsidP="001F1DFB">
            <w:pPr>
              <w:rPr>
                <w:sz w:val="16"/>
                <w:szCs w:val="16"/>
                <w:lang w:val="en-US"/>
              </w:rPr>
            </w:pPr>
            <w:r w:rsidRPr="00B147CD">
              <w:rPr>
                <w:sz w:val="16"/>
                <w:szCs w:val="16"/>
                <w:lang w:val="en-US"/>
              </w:rPr>
              <w:t>Promoter probe plasmid with P</w:t>
            </w:r>
            <w:r w:rsidRPr="00B147CD">
              <w:rPr>
                <w:i/>
                <w:sz w:val="16"/>
                <w:szCs w:val="16"/>
                <w:vertAlign w:val="subscript"/>
                <w:lang w:val="en-US"/>
              </w:rPr>
              <w:t>ccrM</w:t>
            </w:r>
            <w:r>
              <w:rPr>
                <w:sz w:val="16"/>
                <w:szCs w:val="16"/>
                <w:lang w:val="en-US"/>
              </w:rPr>
              <w:t>-</w:t>
            </w:r>
            <w:r w:rsidRPr="00B147CD">
              <w:rPr>
                <w:i/>
                <w:sz w:val="16"/>
                <w:szCs w:val="16"/>
                <w:lang w:val="en-US"/>
              </w:rPr>
              <w:t>lacZ</w:t>
            </w:r>
          </w:p>
          <w:p w14:paraId="5668DA00" w14:textId="77777777" w:rsidR="00876D4E" w:rsidRPr="00B147CD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NTPS138-∆</w:t>
            </w:r>
            <w:r w:rsidRPr="00ED677B">
              <w:rPr>
                <w:i/>
                <w:iCs/>
                <w:sz w:val="16"/>
                <w:szCs w:val="16"/>
              </w:rPr>
              <w:t>citA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0132F" w14:textId="77777777" w:rsidR="00876D4E" w:rsidRPr="00B55755" w:rsidRDefault="00876D4E" w:rsidP="001F1DFB">
            <w:pPr>
              <w:rPr>
                <w:sz w:val="16"/>
                <w:szCs w:val="16"/>
              </w:rPr>
            </w:pPr>
            <w:r w:rsidRPr="00B55755">
              <w:rPr>
                <w:sz w:val="16"/>
                <w:szCs w:val="16"/>
              </w:rPr>
              <w:t>(Fumeaux et al, 2014)</w:t>
            </w:r>
          </w:p>
          <w:p w14:paraId="3F6CBC1B" w14:textId="77777777" w:rsidR="00876D4E" w:rsidRPr="00B55755" w:rsidRDefault="00876D4E" w:rsidP="001F1DFB">
            <w:pPr>
              <w:rPr>
                <w:sz w:val="16"/>
                <w:szCs w:val="16"/>
              </w:rPr>
            </w:pPr>
            <w:r w:rsidRPr="00B55755">
              <w:rPr>
                <w:sz w:val="16"/>
                <w:szCs w:val="16"/>
              </w:rPr>
              <w:t>(Fumeaux et al, 2014)</w:t>
            </w:r>
          </w:p>
          <w:p w14:paraId="49791CF8" w14:textId="77777777" w:rsidR="00876D4E" w:rsidRPr="00B55755" w:rsidRDefault="00876D4E" w:rsidP="001F1DFB">
            <w:pPr>
              <w:rPr>
                <w:sz w:val="16"/>
                <w:szCs w:val="16"/>
              </w:rPr>
            </w:pPr>
            <w:r w:rsidRPr="00B55755">
              <w:rPr>
                <w:sz w:val="16"/>
                <w:szCs w:val="16"/>
              </w:rPr>
              <w:t>(Fumeaux et al, 2014)</w:t>
            </w:r>
          </w:p>
          <w:p w14:paraId="465922AC" w14:textId="77777777" w:rsidR="00876D4E" w:rsidRPr="00B55755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</w:t>
            </w:r>
            <w:r w:rsidRPr="00B55755">
              <w:rPr>
                <w:sz w:val="16"/>
                <w:szCs w:val="16"/>
              </w:rPr>
              <w:t>Fumeaux et al, 2014)</w:t>
            </w:r>
          </w:p>
          <w:p w14:paraId="6493EC63" w14:textId="77777777" w:rsidR="00876D4E" w:rsidRPr="00531AB7" w:rsidRDefault="00876D4E" w:rsidP="001F1DFB">
            <w:pPr>
              <w:rPr>
                <w:sz w:val="16"/>
                <w:szCs w:val="16"/>
              </w:rPr>
            </w:pPr>
            <w:r w:rsidRPr="00531AB7">
              <w:rPr>
                <w:sz w:val="16"/>
                <w:szCs w:val="16"/>
              </w:rPr>
              <w:t>(Skerker et al, 2000)</w:t>
            </w:r>
          </w:p>
          <w:p w14:paraId="19E06BE2" w14:textId="77777777" w:rsidR="00876D4E" w:rsidRPr="006D3742" w:rsidRDefault="00876D4E" w:rsidP="001F1DFB">
            <w:pPr>
              <w:rPr>
                <w:sz w:val="16"/>
                <w:szCs w:val="16"/>
              </w:rPr>
            </w:pPr>
            <w:r w:rsidRPr="006D3742">
              <w:rPr>
                <w:sz w:val="16"/>
                <w:szCs w:val="16"/>
              </w:rPr>
              <w:t>(Fumeaux et al, 2014)</w:t>
            </w:r>
          </w:p>
          <w:p w14:paraId="51976F61" w14:textId="77777777" w:rsidR="00876D4E" w:rsidRPr="00531AB7" w:rsidRDefault="00876D4E" w:rsidP="001F1DFB">
            <w:pPr>
              <w:rPr>
                <w:sz w:val="16"/>
                <w:szCs w:val="16"/>
                <w:lang w:val="en-US"/>
              </w:rPr>
            </w:pPr>
            <w:r w:rsidRPr="00531AB7">
              <w:rPr>
                <w:sz w:val="16"/>
                <w:szCs w:val="16"/>
                <w:lang w:val="en-US"/>
              </w:rPr>
              <w:t>(Stephens et al, 1995)</w:t>
            </w:r>
          </w:p>
          <w:p w14:paraId="3998B182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 w:rsidRPr="00E11F93">
              <w:rPr>
                <w:sz w:val="16"/>
                <w:szCs w:val="16"/>
                <w:lang w:val="en-US"/>
              </w:rPr>
              <w:t>This study</w:t>
            </w:r>
          </w:p>
        </w:tc>
      </w:tr>
      <w:tr w:rsidR="00876D4E" w:rsidRPr="003A6070" w14:paraId="6AAD4460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D0B3F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pMB288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B54D9E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NTPS138-∆</w:t>
            </w:r>
            <w:r w:rsidRPr="00ED677B">
              <w:rPr>
                <w:i/>
                <w:iCs/>
                <w:sz w:val="16"/>
                <w:szCs w:val="16"/>
              </w:rPr>
              <w:t>cit</w:t>
            </w:r>
            <w:r>
              <w:rPr>
                <w:i/>
                <w:iCs/>
                <w:sz w:val="16"/>
                <w:szCs w:val="16"/>
              </w:rPr>
              <w:t>B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6FAF85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3A6070" w14:paraId="5189122E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250685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pMB289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77E884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NTPS138-∆</w:t>
            </w:r>
            <w:r w:rsidRPr="00ED677B">
              <w:rPr>
                <w:i/>
                <w:iCs/>
                <w:sz w:val="16"/>
                <w:szCs w:val="16"/>
              </w:rPr>
              <w:t>cit</w:t>
            </w:r>
            <w:r>
              <w:rPr>
                <w:i/>
                <w:iCs/>
                <w:sz w:val="16"/>
                <w:szCs w:val="16"/>
              </w:rPr>
              <w:t>C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005BD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67DE463E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8B458E" w14:textId="77777777" w:rsidR="00876D4E" w:rsidRPr="00F038C4" w:rsidRDefault="00876D4E" w:rsidP="001F1DF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</w:rPr>
              <w:t>pMB309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82012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NTPS138-∆</w:t>
            </w:r>
            <w:r w:rsidRPr="00ED677B">
              <w:rPr>
                <w:i/>
                <w:iCs/>
                <w:sz w:val="16"/>
                <w:szCs w:val="16"/>
              </w:rPr>
              <w:t>cit</w:t>
            </w:r>
            <w:r>
              <w:rPr>
                <w:i/>
                <w:iCs/>
                <w:sz w:val="16"/>
                <w:szCs w:val="16"/>
              </w:rPr>
              <w:t>B/C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310F4" w14:textId="77777777" w:rsidR="00876D4E" w:rsidRPr="003A6070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7BCD9F0B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99E0D" w14:textId="77777777" w:rsidR="00876D4E" w:rsidRPr="00BC7F0C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02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713749" w14:textId="77777777" w:rsidR="00876D4E" w:rsidRPr="00BC7F0C" w:rsidRDefault="00876D4E" w:rsidP="001F1DFB">
            <w:pPr>
              <w:rPr>
                <w:i/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ED677B">
              <w:rPr>
                <w:i/>
                <w:iCs/>
                <w:sz w:val="16"/>
                <w:szCs w:val="16"/>
              </w:rPr>
              <w:t>citA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2A7D5" w14:textId="77777777" w:rsidR="00876D4E" w:rsidRPr="00BC7F0C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5B27ABEE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B7531" w14:textId="77777777" w:rsidR="00876D4E" w:rsidRPr="00BC7F0C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03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AB8695" w14:textId="77777777" w:rsidR="00876D4E" w:rsidRPr="00BC7F0C" w:rsidRDefault="00876D4E" w:rsidP="001F1DFB">
            <w:pPr>
              <w:rPr>
                <w:i/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ED677B">
              <w:rPr>
                <w:i/>
                <w:iCs/>
                <w:sz w:val="16"/>
                <w:szCs w:val="16"/>
              </w:rPr>
              <w:t>citB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6DB4B" w14:textId="77777777" w:rsidR="00876D4E" w:rsidRPr="00BC7F0C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6593AFA4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BA1A7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04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75557E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ED677B">
              <w:rPr>
                <w:i/>
                <w:iCs/>
                <w:sz w:val="16"/>
                <w:szCs w:val="16"/>
              </w:rPr>
              <w:t>citC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D83BC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5BBED98F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61997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10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0AF16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ED677B">
              <w:rPr>
                <w:i/>
                <w:iCs/>
                <w:sz w:val="16"/>
                <w:szCs w:val="16"/>
              </w:rPr>
              <w:t>gltA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D9DB4C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632EB728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D32D1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287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35D08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SC-</w:t>
            </w:r>
            <w:r w:rsidRPr="00ED677B">
              <w:rPr>
                <w:i/>
                <w:iCs/>
                <w:sz w:val="16"/>
                <w:szCs w:val="16"/>
              </w:rPr>
              <w:t>citA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4E554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4606775E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56C1A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25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0CA82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A9328A">
              <w:rPr>
                <w:i/>
                <w:iCs/>
                <w:sz w:val="16"/>
                <w:szCs w:val="16"/>
              </w:rPr>
              <w:t>citA</w:t>
            </w:r>
            <w:r w:rsidRPr="00A9328A">
              <w:rPr>
                <w:i/>
                <w:iCs/>
                <w:sz w:val="16"/>
                <w:szCs w:val="16"/>
                <w:vertAlign w:val="superscript"/>
              </w:rPr>
              <w:t>H303W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E5A562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75BF496F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1E3807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B326</w:t>
            </w: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82713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MT335-</w:t>
            </w:r>
            <w:r w:rsidRPr="00A9328A">
              <w:rPr>
                <w:i/>
                <w:iCs/>
                <w:sz w:val="16"/>
                <w:szCs w:val="16"/>
              </w:rPr>
              <w:t>citA</w:t>
            </w:r>
            <w:r>
              <w:rPr>
                <w:i/>
                <w:iCs/>
                <w:sz w:val="16"/>
                <w:szCs w:val="16"/>
                <w:vertAlign w:val="superscript"/>
              </w:rPr>
              <w:t>H303A</w:t>
            </w: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00F7E" w14:textId="77777777" w:rsidR="00876D4E" w:rsidRDefault="00876D4E" w:rsidP="001F1DF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876D4E" w:rsidRPr="00BC7F0C" w14:paraId="3DCA7011" w14:textId="77777777" w:rsidTr="001F1DFB"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1207C" w14:textId="77777777" w:rsidR="00876D4E" w:rsidRDefault="00876D4E" w:rsidP="001F1DFB">
            <w:pPr>
              <w:rPr>
                <w:sz w:val="16"/>
                <w:szCs w:val="16"/>
              </w:rPr>
            </w:pPr>
          </w:p>
        </w:tc>
        <w:tc>
          <w:tcPr>
            <w:tcW w:w="54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803F1" w14:textId="77777777" w:rsidR="00876D4E" w:rsidRDefault="00876D4E" w:rsidP="001F1DFB">
            <w:pPr>
              <w:rPr>
                <w:sz w:val="16"/>
                <w:szCs w:val="16"/>
              </w:rPr>
            </w:pPr>
          </w:p>
        </w:tc>
        <w:tc>
          <w:tcPr>
            <w:tcW w:w="2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C3F04" w14:textId="77777777" w:rsidR="00876D4E" w:rsidRDefault="00876D4E" w:rsidP="001F1DFB">
            <w:pPr>
              <w:rPr>
                <w:sz w:val="16"/>
                <w:szCs w:val="16"/>
              </w:rPr>
            </w:pPr>
          </w:p>
        </w:tc>
      </w:tr>
    </w:tbl>
    <w:p w14:paraId="2B6447D0" w14:textId="76BDB828" w:rsidR="00BA3225" w:rsidRPr="00D31D55" w:rsidRDefault="00BA3225" w:rsidP="00264112">
      <w:pPr>
        <w:spacing w:afterLines="120" w:after="288" w:line="480" w:lineRule="auto"/>
        <w:jc w:val="both"/>
        <w:rPr>
          <w:lang w:val="en-US"/>
        </w:rPr>
      </w:pPr>
    </w:p>
    <w:sectPr w:rsidR="00BA3225" w:rsidRPr="00D31D55" w:rsidSect="00BA3225">
      <w:footerReference w:type="even" r:id="rId7"/>
      <w:footerReference w:type="default" r:id="rId8"/>
      <w:pgSz w:w="11900" w:h="1684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7EB772" w14:textId="77777777" w:rsidR="008A5235" w:rsidRDefault="008A5235" w:rsidP="00E05E13">
      <w:r>
        <w:separator/>
      </w:r>
    </w:p>
  </w:endnote>
  <w:endnote w:type="continuationSeparator" w:id="0">
    <w:p w14:paraId="550DA075" w14:textId="77777777" w:rsidR="008A5235" w:rsidRDefault="008A5235" w:rsidP="00E05E13">
      <w:r>
        <w:continuationSeparator/>
      </w:r>
    </w:p>
  </w:endnote>
  <w:endnote w:type="continuationNotice" w:id="1">
    <w:p w14:paraId="2DA4E59A" w14:textId="77777777" w:rsidR="008A5235" w:rsidRDefault="008A523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45510445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78B81D4" w14:textId="77777777" w:rsidR="003B035A" w:rsidRDefault="003B035A" w:rsidP="002F415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00721E" w14:textId="77777777" w:rsidR="003B035A" w:rsidRDefault="003B035A" w:rsidP="00E05E1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7940498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F49B509" w14:textId="77777777" w:rsidR="003B035A" w:rsidRDefault="003B035A" w:rsidP="002F415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9B30485" w14:textId="77777777" w:rsidR="003B035A" w:rsidRDefault="003B035A" w:rsidP="00E05E1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B77E0F" w14:textId="77777777" w:rsidR="008A5235" w:rsidRDefault="008A5235" w:rsidP="00E05E13">
      <w:r>
        <w:separator/>
      </w:r>
    </w:p>
  </w:footnote>
  <w:footnote w:type="continuationSeparator" w:id="0">
    <w:p w14:paraId="72C5D923" w14:textId="77777777" w:rsidR="008A5235" w:rsidRDefault="008A5235" w:rsidP="00E05E13">
      <w:r>
        <w:continuationSeparator/>
      </w:r>
    </w:p>
  </w:footnote>
  <w:footnote w:type="continuationNotice" w:id="1">
    <w:p w14:paraId="37D3BB42" w14:textId="77777777" w:rsidR="008A5235" w:rsidRDefault="008A5235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2"/>
  <w:defaultTabStop w:val="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s2ee5wzw29toeewz9p2szstsxfzetev5v9&quot;&gt;PVendnote_2020&lt;record-ids&gt;&lt;item&gt;2&lt;/item&gt;&lt;item&gt;65&lt;/item&gt;&lt;item&gt;788&lt;/item&gt;&lt;item&gt;796&lt;/item&gt;&lt;item&gt;797&lt;/item&gt;&lt;item&gt;834&lt;/item&gt;&lt;item&gt;937&lt;/item&gt;&lt;item&gt;938&lt;/item&gt;&lt;item&gt;964&lt;/item&gt;&lt;item&gt;977&lt;/item&gt;&lt;item&gt;1057&lt;/item&gt;&lt;item&gt;1090&lt;/item&gt;&lt;item&gt;1203&lt;/item&gt;&lt;item&gt;1219&lt;/item&gt;&lt;item&gt;1383&lt;/item&gt;&lt;item&gt;1396&lt;/item&gt;&lt;item&gt;1406&lt;/item&gt;&lt;item&gt;1554&lt;/item&gt;&lt;item&gt;1558&lt;/item&gt;&lt;item&gt;2477&lt;/item&gt;&lt;item&gt;2481&lt;/item&gt;&lt;item&gt;2589&lt;/item&gt;&lt;item&gt;2688&lt;/item&gt;&lt;item&gt;2691&lt;/item&gt;&lt;item&gt;2976&lt;/item&gt;&lt;item&gt;3007&lt;/item&gt;&lt;item&gt;3010&lt;/item&gt;&lt;item&gt;3011&lt;/item&gt;&lt;item&gt;3023&lt;/item&gt;&lt;item&gt;3065&lt;/item&gt;&lt;item&gt;3098&lt;/item&gt;&lt;item&gt;3100&lt;/item&gt;&lt;item&gt;3573&lt;/item&gt;&lt;item&gt;3664&lt;/item&gt;&lt;item&gt;3665&lt;/item&gt;&lt;item&gt;3733&lt;/item&gt;&lt;item&gt;3737&lt;/item&gt;&lt;item&gt;3756&lt;/item&gt;&lt;item&gt;3838&lt;/item&gt;&lt;item&gt;4003&lt;/item&gt;&lt;item&gt;4028&lt;/item&gt;&lt;item&gt;4222&lt;/item&gt;&lt;item&gt;4223&lt;/item&gt;&lt;item&gt;4232&lt;/item&gt;&lt;item&gt;4249&lt;/item&gt;&lt;item&gt;4275&lt;/item&gt;&lt;item&gt;4296&lt;/item&gt;&lt;item&gt;4344&lt;/item&gt;&lt;item&gt;4476&lt;/item&gt;&lt;item&gt;4478&lt;/item&gt;&lt;item&gt;4487&lt;/item&gt;&lt;item&gt;4527&lt;/item&gt;&lt;item&gt;4528&lt;/item&gt;&lt;item&gt;4556&lt;/item&gt;&lt;item&gt;4978&lt;/item&gt;&lt;item&gt;5137&lt;/item&gt;&lt;item&gt;5776&lt;/item&gt;&lt;item&gt;9203&lt;/item&gt;&lt;item&gt;9204&lt;/item&gt;&lt;item&gt;9206&lt;/item&gt;&lt;item&gt;9207&lt;/item&gt;&lt;item&gt;9209&lt;/item&gt;&lt;item&gt;9210&lt;/item&gt;&lt;item&gt;9211&lt;/item&gt;&lt;item&gt;9212&lt;/item&gt;&lt;item&gt;9213&lt;/item&gt;&lt;item&gt;9214&lt;/item&gt;&lt;item&gt;9215&lt;/item&gt;&lt;item&gt;9216&lt;/item&gt;&lt;item&gt;9217&lt;/item&gt;&lt;item&gt;9218&lt;/item&gt;&lt;item&gt;9219&lt;/item&gt;&lt;item&gt;9221&lt;/item&gt;&lt;item&gt;9222&lt;/item&gt;&lt;item&gt;9223&lt;/item&gt;&lt;item&gt;9224&lt;/item&gt;&lt;item&gt;9225&lt;/item&gt;&lt;item&gt;9226&lt;/item&gt;&lt;/record-ids&gt;&lt;/item&gt;&lt;/Libraries&gt;"/>
  </w:docVars>
  <w:rsids>
    <w:rsidRoot w:val="00E05E13"/>
    <w:rsid w:val="000004D4"/>
    <w:rsid w:val="0000139A"/>
    <w:rsid w:val="00001830"/>
    <w:rsid w:val="00001934"/>
    <w:rsid w:val="000025D6"/>
    <w:rsid w:val="0000287E"/>
    <w:rsid w:val="000033A0"/>
    <w:rsid w:val="00003995"/>
    <w:rsid w:val="0000504B"/>
    <w:rsid w:val="00005063"/>
    <w:rsid w:val="0000536E"/>
    <w:rsid w:val="00005575"/>
    <w:rsid w:val="00005D63"/>
    <w:rsid w:val="0000767B"/>
    <w:rsid w:val="00007C24"/>
    <w:rsid w:val="00010EBC"/>
    <w:rsid w:val="000112E3"/>
    <w:rsid w:val="00011713"/>
    <w:rsid w:val="00011A98"/>
    <w:rsid w:val="00011C11"/>
    <w:rsid w:val="00011D78"/>
    <w:rsid w:val="00011E8C"/>
    <w:rsid w:val="000126E6"/>
    <w:rsid w:val="00012A11"/>
    <w:rsid w:val="00012C60"/>
    <w:rsid w:val="0001355C"/>
    <w:rsid w:val="00013C28"/>
    <w:rsid w:val="00013D96"/>
    <w:rsid w:val="00014BC0"/>
    <w:rsid w:val="00014F10"/>
    <w:rsid w:val="000150D6"/>
    <w:rsid w:val="00015FA4"/>
    <w:rsid w:val="000160FA"/>
    <w:rsid w:val="00022761"/>
    <w:rsid w:val="00022826"/>
    <w:rsid w:val="0002311E"/>
    <w:rsid w:val="00023263"/>
    <w:rsid w:val="00023300"/>
    <w:rsid w:val="0002344E"/>
    <w:rsid w:val="00024970"/>
    <w:rsid w:val="000266FA"/>
    <w:rsid w:val="000267E7"/>
    <w:rsid w:val="00026EC7"/>
    <w:rsid w:val="000271EC"/>
    <w:rsid w:val="000273AC"/>
    <w:rsid w:val="00031875"/>
    <w:rsid w:val="00031E64"/>
    <w:rsid w:val="000349D3"/>
    <w:rsid w:val="000356CC"/>
    <w:rsid w:val="00036B27"/>
    <w:rsid w:val="00037534"/>
    <w:rsid w:val="00041061"/>
    <w:rsid w:val="0004119D"/>
    <w:rsid w:val="00041A02"/>
    <w:rsid w:val="00041D46"/>
    <w:rsid w:val="00041F6B"/>
    <w:rsid w:val="00042213"/>
    <w:rsid w:val="000423E4"/>
    <w:rsid w:val="00042600"/>
    <w:rsid w:val="00042B6F"/>
    <w:rsid w:val="00042BF8"/>
    <w:rsid w:val="00043546"/>
    <w:rsid w:val="00043DC9"/>
    <w:rsid w:val="0004415A"/>
    <w:rsid w:val="00045489"/>
    <w:rsid w:val="00045CA5"/>
    <w:rsid w:val="00046316"/>
    <w:rsid w:val="0004638C"/>
    <w:rsid w:val="00046B57"/>
    <w:rsid w:val="0004706D"/>
    <w:rsid w:val="0004708B"/>
    <w:rsid w:val="0004725F"/>
    <w:rsid w:val="00050186"/>
    <w:rsid w:val="00051CA7"/>
    <w:rsid w:val="000524E2"/>
    <w:rsid w:val="00052E1F"/>
    <w:rsid w:val="00052E26"/>
    <w:rsid w:val="00053A47"/>
    <w:rsid w:val="0005448A"/>
    <w:rsid w:val="00054E23"/>
    <w:rsid w:val="00054EE2"/>
    <w:rsid w:val="000550BB"/>
    <w:rsid w:val="0005594E"/>
    <w:rsid w:val="00056183"/>
    <w:rsid w:val="0005627E"/>
    <w:rsid w:val="00056714"/>
    <w:rsid w:val="00056CB1"/>
    <w:rsid w:val="00056E0C"/>
    <w:rsid w:val="00057013"/>
    <w:rsid w:val="00057444"/>
    <w:rsid w:val="00057D11"/>
    <w:rsid w:val="00057EFD"/>
    <w:rsid w:val="00060407"/>
    <w:rsid w:val="00060500"/>
    <w:rsid w:val="000610CA"/>
    <w:rsid w:val="00061375"/>
    <w:rsid w:val="000613E3"/>
    <w:rsid w:val="00061FE7"/>
    <w:rsid w:val="00062949"/>
    <w:rsid w:val="00062F44"/>
    <w:rsid w:val="00063C5F"/>
    <w:rsid w:val="00064944"/>
    <w:rsid w:val="00066BF8"/>
    <w:rsid w:val="00066D8F"/>
    <w:rsid w:val="00066E5E"/>
    <w:rsid w:val="000672AC"/>
    <w:rsid w:val="0006783D"/>
    <w:rsid w:val="00067CDB"/>
    <w:rsid w:val="0007005C"/>
    <w:rsid w:val="00070D9F"/>
    <w:rsid w:val="000721CC"/>
    <w:rsid w:val="00072B71"/>
    <w:rsid w:val="00073474"/>
    <w:rsid w:val="00074030"/>
    <w:rsid w:val="00074E04"/>
    <w:rsid w:val="00076403"/>
    <w:rsid w:val="000764F3"/>
    <w:rsid w:val="00076660"/>
    <w:rsid w:val="000777BE"/>
    <w:rsid w:val="00081262"/>
    <w:rsid w:val="00081658"/>
    <w:rsid w:val="00082D70"/>
    <w:rsid w:val="000835BD"/>
    <w:rsid w:val="00083BAC"/>
    <w:rsid w:val="00083C15"/>
    <w:rsid w:val="00083E67"/>
    <w:rsid w:val="00084164"/>
    <w:rsid w:val="00084C76"/>
    <w:rsid w:val="00085646"/>
    <w:rsid w:val="0008609E"/>
    <w:rsid w:val="00086A9E"/>
    <w:rsid w:val="000872A1"/>
    <w:rsid w:val="000906C0"/>
    <w:rsid w:val="00091A77"/>
    <w:rsid w:val="000931FF"/>
    <w:rsid w:val="000937A6"/>
    <w:rsid w:val="000943EA"/>
    <w:rsid w:val="00094D80"/>
    <w:rsid w:val="00095078"/>
    <w:rsid w:val="00095A87"/>
    <w:rsid w:val="00095DDA"/>
    <w:rsid w:val="00095E1D"/>
    <w:rsid w:val="0009616C"/>
    <w:rsid w:val="00096823"/>
    <w:rsid w:val="000968D5"/>
    <w:rsid w:val="00097356"/>
    <w:rsid w:val="00097735"/>
    <w:rsid w:val="000A011D"/>
    <w:rsid w:val="000A129C"/>
    <w:rsid w:val="000A129E"/>
    <w:rsid w:val="000A13F0"/>
    <w:rsid w:val="000A14C1"/>
    <w:rsid w:val="000A17D2"/>
    <w:rsid w:val="000A1D0E"/>
    <w:rsid w:val="000A1F1F"/>
    <w:rsid w:val="000A225D"/>
    <w:rsid w:val="000A37D1"/>
    <w:rsid w:val="000A47B1"/>
    <w:rsid w:val="000A50B9"/>
    <w:rsid w:val="000A597C"/>
    <w:rsid w:val="000A5AB3"/>
    <w:rsid w:val="000A5B3D"/>
    <w:rsid w:val="000A67DF"/>
    <w:rsid w:val="000A747F"/>
    <w:rsid w:val="000B0662"/>
    <w:rsid w:val="000B0FC9"/>
    <w:rsid w:val="000B174D"/>
    <w:rsid w:val="000B2265"/>
    <w:rsid w:val="000B31F1"/>
    <w:rsid w:val="000B34C6"/>
    <w:rsid w:val="000B41D8"/>
    <w:rsid w:val="000B485A"/>
    <w:rsid w:val="000B5514"/>
    <w:rsid w:val="000B5C7B"/>
    <w:rsid w:val="000B6E34"/>
    <w:rsid w:val="000B7EAA"/>
    <w:rsid w:val="000C1251"/>
    <w:rsid w:val="000C1BB9"/>
    <w:rsid w:val="000C2347"/>
    <w:rsid w:val="000C264C"/>
    <w:rsid w:val="000C271A"/>
    <w:rsid w:val="000C288C"/>
    <w:rsid w:val="000C2972"/>
    <w:rsid w:val="000C37ED"/>
    <w:rsid w:val="000C3A32"/>
    <w:rsid w:val="000C3AC1"/>
    <w:rsid w:val="000C4006"/>
    <w:rsid w:val="000C4ADF"/>
    <w:rsid w:val="000C4B4A"/>
    <w:rsid w:val="000C4BC3"/>
    <w:rsid w:val="000C4D9F"/>
    <w:rsid w:val="000C5309"/>
    <w:rsid w:val="000C55FA"/>
    <w:rsid w:val="000C6E60"/>
    <w:rsid w:val="000C7232"/>
    <w:rsid w:val="000C731B"/>
    <w:rsid w:val="000C7C4F"/>
    <w:rsid w:val="000C7FC0"/>
    <w:rsid w:val="000D03F8"/>
    <w:rsid w:val="000D0462"/>
    <w:rsid w:val="000D04AA"/>
    <w:rsid w:val="000D0AA4"/>
    <w:rsid w:val="000D0B57"/>
    <w:rsid w:val="000D1171"/>
    <w:rsid w:val="000D1B2A"/>
    <w:rsid w:val="000D2671"/>
    <w:rsid w:val="000D2674"/>
    <w:rsid w:val="000D35F0"/>
    <w:rsid w:val="000D3B1E"/>
    <w:rsid w:val="000D41CD"/>
    <w:rsid w:val="000D42B3"/>
    <w:rsid w:val="000D437B"/>
    <w:rsid w:val="000D447E"/>
    <w:rsid w:val="000D5B24"/>
    <w:rsid w:val="000D614D"/>
    <w:rsid w:val="000D6288"/>
    <w:rsid w:val="000D74C0"/>
    <w:rsid w:val="000D77C3"/>
    <w:rsid w:val="000E00E1"/>
    <w:rsid w:val="000E0785"/>
    <w:rsid w:val="000E227C"/>
    <w:rsid w:val="000E37F2"/>
    <w:rsid w:val="000E3B7E"/>
    <w:rsid w:val="000E3F6C"/>
    <w:rsid w:val="000E419D"/>
    <w:rsid w:val="000E4598"/>
    <w:rsid w:val="000E4DF8"/>
    <w:rsid w:val="000E4E55"/>
    <w:rsid w:val="000E5E5A"/>
    <w:rsid w:val="000E67B9"/>
    <w:rsid w:val="000E68F7"/>
    <w:rsid w:val="000E6C3A"/>
    <w:rsid w:val="000F0462"/>
    <w:rsid w:val="000F0839"/>
    <w:rsid w:val="000F086F"/>
    <w:rsid w:val="000F0AA6"/>
    <w:rsid w:val="000F1328"/>
    <w:rsid w:val="000F1573"/>
    <w:rsid w:val="000F19BF"/>
    <w:rsid w:val="000F1B83"/>
    <w:rsid w:val="000F2090"/>
    <w:rsid w:val="000F239F"/>
    <w:rsid w:val="000F353B"/>
    <w:rsid w:val="000F3920"/>
    <w:rsid w:val="000F3EFF"/>
    <w:rsid w:val="000F4177"/>
    <w:rsid w:val="000F4742"/>
    <w:rsid w:val="000F4D80"/>
    <w:rsid w:val="000F4E76"/>
    <w:rsid w:val="000F50AE"/>
    <w:rsid w:val="000F7997"/>
    <w:rsid w:val="00100E9B"/>
    <w:rsid w:val="001013DC"/>
    <w:rsid w:val="00102A66"/>
    <w:rsid w:val="001034BF"/>
    <w:rsid w:val="0010370F"/>
    <w:rsid w:val="00103D07"/>
    <w:rsid w:val="00104789"/>
    <w:rsid w:val="00104B48"/>
    <w:rsid w:val="00104C71"/>
    <w:rsid w:val="001050BC"/>
    <w:rsid w:val="001068BD"/>
    <w:rsid w:val="00107B88"/>
    <w:rsid w:val="00107EF3"/>
    <w:rsid w:val="00110E12"/>
    <w:rsid w:val="00110E30"/>
    <w:rsid w:val="00112554"/>
    <w:rsid w:val="001127D8"/>
    <w:rsid w:val="00113AB6"/>
    <w:rsid w:val="00113BE4"/>
    <w:rsid w:val="00114B6B"/>
    <w:rsid w:val="00114F6B"/>
    <w:rsid w:val="00115212"/>
    <w:rsid w:val="001156A3"/>
    <w:rsid w:val="00115A80"/>
    <w:rsid w:val="00117555"/>
    <w:rsid w:val="00120C5B"/>
    <w:rsid w:val="00122016"/>
    <w:rsid w:val="001248B8"/>
    <w:rsid w:val="00127047"/>
    <w:rsid w:val="0013051A"/>
    <w:rsid w:val="00130568"/>
    <w:rsid w:val="00130B75"/>
    <w:rsid w:val="00131976"/>
    <w:rsid w:val="00131A9B"/>
    <w:rsid w:val="00131F1F"/>
    <w:rsid w:val="00132502"/>
    <w:rsid w:val="001327A3"/>
    <w:rsid w:val="00132D4D"/>
    <w:rsid w:val="001334D4"/>
    <w:rsid w:val="001340A2"/>
    <w:rsid w:val="00134CC8"/>
    <w:rsid w:val="0013559A"/>
    <w:rsid w:val="001360DB"/>
    <w:rsid w:val="001362DF"/>
    <w:rsid w:val="00136DF3"/>
    <w:rsid w:val="00137433"/>
    <w:rsid w:val="0013778E"/>
    <w:rsid w:val="00137DF7"/>
    <w:rsid w:val="001404F6"/>
    <w:rsid w:val="00140B1D"/>
    <w:rsid w:val="00140BCB"/>
    <w:rsid w:val="00141030"/>
    <w:rsid w:val="0014138E"/>
    <w:rsid w:val="0014155B"/>
    <w:rsid w:val="00141DE0"/>
    <w:rsid w:val="0014247C"/>
    <w:rsid w:val="00143476"/>
    <w:rsid w:val="0014394F"/>
    <w:rsid w:val="001444A7"/>
    <w:rsid w:val="001449F6"/>
    <w:rsid w:val="00144CDF"/>
    <w:rsid w:val="00145712"/>
    <w:rsid w:val="0014588E"/>
    <w:rsid w:val="001462BB"/>
    <w:rsid w:val="00146BFB"/>
    <w:rsid w:val="00146EAE"/>
    <w:rsid w:val="00150559"/>
    <w:rsid w:val="001507C9"/>
    <w:rsid w:val="0015099F"/>
    <w:rsid w:val="00150C59"/>
    <w:rsid w:val="00151C4D"/>
    <w:rsid w:val="00151F69"/>
    <w:rsid w:val="0015259F"/>
    <w:rsid w:val="00152F0A"/>
    <w:rsid w:val="00153143"/>
    <w:rsid w:val="00153168"/>
    <w:rsid w:val="001540F3"/>
    <w:rsid w:val="0015430E"/>
    <w:rsid w:val="001547F9"/>
    <w:rsid w:val="00154F08"/>
    <w:rsid w:val="00154FD4"/>
    <w:rsid w:val="00156945"/>
    <w:rsid w:val="00156BE9"/>
    <w:rsid w:val="00157D2A"/>
    <w:rsid w:val="00157EA2"/>
    <w:rsid w:val="00161B8C"/>
    <w:rsid w:val="00162646"/>
    <w:rsid w:val="0016276B"/>
    <w:rsid w:val="00162B48"/>
    <w:rsid w:val="00163BD9"/>
    <w:rsid w:val="00163D3E"/>
    <w:rsid w:val="00164856"/>
    <w:rsid w:val="00164EE7"/>
    <w:rsid w:val="0016543A"/>
    <w:rsid w:val="001654E4"/>
    <w:rsid w:val="00166177"/>
    <w:rsid w:val="00166BD5"/>
    <w:rsid w:val="001671F0"/>
    <w:rsid w:val="00167283"/>
    <w:rsid w:val="00167D2D"/>
    <w:rsid w:val="001700C0"/>
    <w:rsid w:val="00170CFA"/>
    <w:rsid w:val="0017149F"/>
    <w:rsid w:val="00171732"/>
    <w:rsid w:val="0017250F"/>
    <w:rsid w:val="00172A81"/>
    <w:rsid w:val="00172B24"/>
    <w:rsid w:val="00172E28"/>
    <w:rsid w:val="00173612"/>
    <w:rsid w:val="00173666"/>
    <w:rsid w:val="001736D7"/>
    <w:rsid w:val="00173CB9"/>
    <w:rsid w:val="001744B5"/>
    <w:rsid w:val="001748B4"/>
    <w:rsid w:val="001755CD"/>
    <w:rsid w:val="0017645F"/>
    <w:rsid w:val="00176C3E"/>
    <w:rsid w:val="00176D4B"/>
    <w:rsid w:val="00177C92"/>
    <w:rsid w:val="001801AA"/>
    <w:rsid w:val="001801E1"/>
    <w:rsid w:val="00180AE1"/>
    <w:rsid w:val="0018111F"/>
    <w:rsid w:val="00181289"/>
    <w:rsid w:val="00181675"/>
    <w:rsid w:val="001816C2"/>
    <w:rsid w:val="001831BF"/>
    <w:rsid w:val="001846B4"/>
    <w:rsid w:val="00185FE0"/>
    <w:rsid w:val="001860E9"/>
    <w:rsid w:val="001863DB"/>
    <w:rsid w:val="00186BE1"/>
    <w:rsid w:val="00186D0A"/>
    <w:rsid w:val="001912A4"/>
    <w:rsid w:val="0019157A"/>
    <w:rsid w:val="00191AF3"/>
    <w:rsid w:val="00191B3D"/>
    <w:rsid w:val="00191DED"/>
    <w:rsid w:val="001928CD"/>
    <w:rsid w:val="00193F67"/>
    <w:rsid w:val="001949F9"/>
    <w:rsid w:val="00194FD9"/>
    <w:rsid w:val="0019517B"/>
    <w:rsid w:val="00195C23"/>
    <w:rsid w:val="00196F04"/>
    <w:rsid w:val="001978EA"/>
    <w:rsid w:val="001A0C62"/>
    <w:rsid w:val="001A10CC"/>
    <w:rsid w:val="001A1A50"/>
    <w:rsid w:val="001A2113"/>
    <w:rsid w:val="001A2F94"/>
    <w:rsid w:val="001A366A"/>
    <w:rsid w:val="001A38DE"/>
    <w:rsid w:val="001A39BB"/>
    <w:rsid w:val="001A4181"/>
    <w:rsid w:val="001A5366"/>
    <w:rsid w:val="001A5687"/>
    <w:rsid w:val="001A5AE2"/>
    <w:rsid w:val="001A64A9"/>
    <w:rsid w:val="001A6BD2"/>
    <w:rsid w:val="001A6DFC"/>
    <w:rsid w:val="001A71DE"/>
    <w:rsid w:val="001A72A3"/>
    <w:rsid w:val="001A7A98"/>
    <w:rsid w:val="001B1701"/>
    <w:rsid w:val="001B23C9"/>
    <w:rsid w:val="001B25FB"/>
    <w:rsid w:val="001B33DB"/>
    <w:rsid w:val="001B37D1"/>
    <w:rsid w:val="001B38CB"/>
    <w:rsid w:val="001B40AC"/>
    <w:rsid w:val="001B4C4F"/>
    <w:rsid w:val="001B4D4F"/>
    <w:rsid w:val="001B63D1"/>
    <w:rsid w:val="001C026F"/>
    <w:rsid w:val="001C08C6"/>
    <w:rsid w:val="001C0CDE"/>
    <w:rsid w:val="001C0DA1"/>
    <w:rsid w:val="001C17D9"/>
    <w:rsid w:val="001C19ED"/>
    <w:rsid w:val="001C3B58"/>
    <w:rsid w:val="001C3C21"/>
    <w:rsid w:val="001C3ED5"/>
    <w:rsid w:val="001C44C0"/>
    <w:rsid w:val="001C5362"/>
    <w:rsid w:val="001C53E6"/>
    <w:rsid w:val="001C6357"/>
    <w:rsid w:val="001C683C"/>
    <w:rsid w:val="001C6F01"/>
    <w:rsid w:val="001C7369"/>
    <w:rsid w:val="001C7739"/>
    <w:rsid w:val="001C7FA5"/>
    <w:rsid w:val="001D001A"/>
    <w:rsid w:val="001D0C18"/>
    <w:rsid w:val="001D0F36"/>
    <w:rsid w:val="001D2284"/>
    <w:rsid w:val="001D2CA1"/>
    <w:rsid w:val="001D32F5"/>
    <w:rsid w:val="001D3D80"/>
    <w:rsid w:val="001D3E41"/>
    <w:rsid w:val="001D4200"/>
    <w:rsid w:val="001D49B9"/>
    <w:rsid w:val="001D5B91"/>
    <w:rsid w:val="001D5D3D"/>
    <w:rsid w:val="001D6317"/>
    <w:rsid w:val="001D664A"/>
    <w:rsid w:val="001D6C76"/>
    <w:rsid w:val="001D7C0E"/>
    <w:rsid w:val="001E05FE"/>
    <w:rsid w:val="001E1242"/>
    <w:rsid w:val="001E13D2"/>
    <w:rsid w:val="001E236B"/>
    <w:rsid w:val="001E274D"/>
    <w:rsid w:val="001E2E5D"/>
    <w:rsid w:val="001E3AF5"/>
    <w:rsid w:val="001E3EE9"/>
    <w:rsid w:val="001E43EF"/>
    <w:rsid w:val="001E4BA3"/>
    <w:rsid w:val="001E52E1"/>
    <w:rsid w:val="001E5E04"/>
    <w:rsid w:val="001E66B2"/>
    <w:rsid w:val="001F03BA"/>
    <w:rsid w:val="001F040F"/>
    <w:rsid w:val="001F04F4"/>
    <w:rsid w:val="001F05AE"/>
    <w:rsid w:val="001F0D7E"/>
    <w:rsid w:val="001F0F75"/>
    <w:rsid w:val="001F1116"/>
    <w:rsid w:val="001F172D"/>
    <w:rsid w:val="001F1AD2"/>
    <w:rsid w:val="001F1BFD"/>
    <w:rsid w:val="001F1D35"/>
    <w:rsid w:val="001F2A6C"/>
    <w:rsid w:val="001F2EAF"/>
    <w:rsid w:val="001F3055"/>
    <w:rsid w:val="001F3D4E"/>
    <w:rsid w:val="001F4199"/>
    <w:rsid w:val="001F42E3"/>
    <w:rsid w:val="001F47C4"/>
    <w:rsid w:val="001F54A6"/>
    <w:rsid w:val="001F60DB"/>
    <w:rsid w:val="001F6720"/>
    <w:rsid w:val="001F6CF2"/>
    <w:rsid w:val="00200A42"/>
    <w:rsid w:val="0020127F"/>
    <w:rsid w:val="002012C8"/>
    <w:rsid w:val="00201ECC"/>
    <w:rsid w:val="0020267D"/>
    <w:rsid w:val="00203294"/>
    <w:rsid w:val="00203A8B"/>
    <w:rsid w:val="00203DED"/>
    <w:rsid w:val="00205038"/>
    <w:rsid w:val="00205466"/>
    <w:rsid w:val="002054AD"/>
    <w:rsid w:val="00205CD4"/>
    <w:rsid w:val="002073D4"/>
    <w:rsid w:val="00207719"/>
    <w:rsid w:val="0021052B"/>
    <w:rsid w:val="00210695"/>
    <w:rsid w:val="00210B7E"/>
    <w:rsid w:val="00210D21"/>
    <w:rsid w:val="00211131"/>
    <w:rsid w:val="00211D94"/>
    <w:rsid w:val="00212CE8"/>
    <w:rsid w:val="00213079"/>
    <w:rsid w:val="00213870"/>
    <w:rsid w:val="002142A8"/>
    <w:rsid w:val="002148B4"/>
    <w:rsid w:val="00214A88"/>
    <w:rsid w:val="00214D44"/>
    <w:rsid w:val="00215380"/>
    <w:rsid w:val="0021543E"/>
    <w:rsid w:val="00215468"/>
    <w:rsid w:val="00215F1A"/>
    <w:rsid w:val="002163F5"/>
    <w:rsid w:val="002165D8"/>
    <w:rsid w:val="0021705B"/>
    <w:rsid w:val="002170A3"/>
    <w:rsid w:val="002172E0"/>
    <w:rsid w:val="002229DE"/>
    <w:rsid w:val="00222A61"/>
    <w:rsid w:val="00223330"/>
    <w:rsid w:val="00223CA0"/>
    <w:rsid w:val="00225053"/>
    <w:rsid w:val="00225963"/>
    <w:rsid w:val="002270E1"/>
    <w:rsid w:val="00227E74"/>
    <w:rsid w:val="00231ADD"/>
    <w:rsid w:val="00231B20"/>
    <w:rsid w:val="002324D0"/>
    <w:rsid w:val="00232831"/>
    <w:rsid w:val="002344D1"/>
    <w:rsid w:val="00234F84"/>
    <w:rsid w:val="00235078"/>
    <w:rsid w:val="00235249"/>
    <w:rsid w:val="00235786"/>
    <w:rsid w:val="0023631B"/>
    <w:rsid w:val="00237873"/>
    <w:rsid w:val="00237D42"/>
    <w:rsid w:val="00237F20"/>
    <w:rsid w:val="002401AD"/>
    <w:rsid w:val="00240ABC"/>
    <w:rsid w:val="0024113C"/>
    <w:rsid w:val="002413B4"/>
    <w:rsid w:val="00241839"/>
    <w:rsid w:val="00241CA0"/>
    <w:rsid w:val="0024259C"/>
    <w:rsid w:val="002429C7"/>
    <w:rsid w:val="00243E22"/>
    <w:rsid w:val="00243E91"/>
    <w:rsid w:val="00243E98"/>
    <w:rsid w:val="002452F6"/>
    <w:rsid w:val="00245700"/>
    <w:rsid w:val="002461F1"/>
    <w:rsid w:val="002463D0"/>
    <w:rsid w:val="00246608"/>
    <w:rsid w:val="002469E9"/>
    <w:rsid w:val="00246E8A"/>
    <w:rsid w:val="00247393"/>
    <w:rsid w:val="00247E3B"/>
    <w:rsid w:val="0025012F"/>
    <w:rsid w:val="00250BD9"/>
    <w:rsid w:val="002516CA"/>
    <w:rsid w:val="00251704"/>
    <w:rsid w:val="00251CCF"/>
    <w:rsid w:val="002520DF"/>
    <w:rsid w:val="0025239A"/>
    <w:rsid w:val="00252C84"/>
    <w:rsid w:val="002535D5"/>
    <w:rsid w:val="00253D5F"/>
    <w:rsid w:val="00254AB0"/>
    <w:rsid w:val="00254B2D"/>
    <w:rsid w:val="0025506E"/>
    <w:rsid w:val="00255BA7"/>
    <w:rsid w:val="00256B53"/>
    <w:rsid w:val="0025736C"/>
    <w:rsid w:val="00257AFD"/>
    <w:rsid w:val="00257B78"/>
    <w:rsid w:val="00260062"/>
    <w:rsid w:val="002601B3"/>
    <w:rsid w:val="00260CEF"/>
    <w:rsid w:val="00260DF6"/>
    <w:rsid w:val="00261092"/>
    <w:rsid w:val="00261486"/>
    <w:rsid w:val="00262653"/>
    <w:rsid w:val="00263A11"/>
    <w:rsid w:val="00263B55"/>
    <w:rsid w:val="00263D6B"/>
    <w:rsid w:val="00264112"/>
    <w:rsid w:val="0026437D"/>
    <w:rsid w:val="002648F6"/>
    <w:rsid w:val="00265C38"/>
    <w:rsid w:val="00265C58"/>
    <w:rsid w:val="00265CEF"/>
    <w:rsid w:val="00265EBB"/>
    <w:rsid w:val="00266B6C"/>
    <w:rsid w:val="00266F1C"/>
    <w:rsid w:val="00266F2E"/>
    <w:rsid w:val="0026778B"/>
    <w:rsid w:val="00267B19"/>
    <w:rsid w:val="002718E2"/>
    <w:rsid w:val="002721F1"/>
    <w:rsid w:val="00272267"/>
    <w:rsid w:val="00273B78"/>
    <w:rsid w:val="00274173"/>
    <w:rsid w:val="00274A2B"/>
    <w:rsid w:val="002750FA"/>
    <w:rsid w:val="00275763"/>
    <w:rsid w:val="00275A34"/>
    <w:rsid w:val="00276671"/>
    <w:rsid w:val="00276676"/>
    <w:rsid w:val="00276A9D"/>
    <w:rsid w:val="00276C6D"/>
    <w:rsid w:val="002774B2"/>
    <w:rsid w:val="002775D5"/>
    <w:rsid w:val="002805F5"/>
    <w:rsid w:val="00280F31"/>
    <w:rsid w:val="00281606"/>
    <w:rsid w:val="00282463"/>
    <w:rsid w:val="0028284A"/>
    <w:rsid w:val="00282B50"/>
    <w:rsid w:val="00282FFA"/>
    <w:rsid w:val="00283698"/>
    <w:rsid w:val="00283C4B"/>
    <w:rsid w:val="0028403E"/>
    <w:rsid w:val="00284D52"/>
    <w:rsid w:val="0028522B"/>
    <w:rsid w:val="00285FF0"/>
    <w:rsid w:val="00286135"/>
    <w:rsid w:val="00286B8F"/>
    <w:rsid w:val="0028702B"/>
    <w:rsid w:val="00287EE8"/>
    <w:rsid w:val="00290FAF"/>
    <w:rsid w:val="00291FA8"/>
    <w:rsid w:val="0029297E"/>
    <w:rsid w:val="00292DD3"/>
    <w:rsid w:val="00293224"/>
    <w:rsid w:val="00293846"/>
    <w:rsid w:val="00293A4C"/>
    <w:rsid w:val="00293E6B"/>
    <w:rsid w:val="00293F34"/>
    <w:rsid w:val="0029402E"/>
    <w:rsid w:val="00294277"/>
    <w:rsid w:val="00294CE7"/>
    <w:rsid w:val="00295026"/>
    <w:rsid w:val="00295A90"/>
    <w:rsid w:val="00295C1A"/>
    <w:rsid w:val="002960F0"/>
    <w:rsid w:val="00296740"/>
    <w:rsid w:val="002968BD"/>
    <w:rsid w:val="00297651"/>
    <w:rsid w:val="002978AF"/>
    <w:rsid w:val="002979CB"/>
    <w:rsid w:val="00297BF7"/>
    <w:rsid w:val="002A01DB"/>
    <w:rsid w:val="002A04EC"/>
    <w:rsid w:val="002A0C75"/>
    <w:rsid w:val="002A1E2D"/>
    <w:rsid w:val="002A2F35"/>
    <w:rsid w:val="002A3E07"/>
    <w:rsid w:val="002A46CD"/>
    <w:rsid w:val="002A5F0E"/>
    <w:rsid w:val="002A60F0"/>
    <w:rsid w:val="002A6471"/>
    <w:rsid w:val="002A65B5"/>
    <w:rsid w:val="002A6A0F"/>
    <w:rsid w:val="002A708C"/>
    <w:rsid w:val="002B00D1"/>
    <w:rsid w:val="002B0983"/>
    <w:rsid w:val="002B0B89"/>
    <w:rsid w:val="002B1161"/>
    <w:rsid w:val="002B144D"/>
    <w:rsid w:val="002B1B7C"/>
    <w:rsid w:val="002B4535"/>
    <w:rsid w:val="002B4F88"/>
    <w:rsid w:val="002B59F6"/>
    <w:rsid w:val="002B6F65"/>
    <w:rsid w:val="002C1633"/>
    <w:rsid w:val="002C17BC"/>
    <w:rsid w:val="002C1CFB"/>
    <w:rsid w:val="002C1E62"/>
    <w:rsid w:val="002C27F0"/>
    <w:rsid w:val="002C33AB"/>
    <w:rsid w:val="002C390D"/>
    <w:rsid w:val="002C3EE9"/>
    <w:rsid w:val="002C3F51"/>
    <w:rsid w:val="002C4A4C"/>
    <w:rsid w:val="002C4BAE"/>
    <w:rsid w:val="002C5723"/>
    <w:rsid w:val="002C6352"/>
    <w:rsid w:val="002C6363"/>
    <w:rsid w:val="002C6387"/>
    <w:rsid w:val="002C63FA"/>
    <w:rsid w:val="002C6413"/>
    <w:rsid w:val="002C6976"/>
    <w:rsid w:val="002C6C89"/>
    <w:rsid w:val="002C7928"/>
    <w:rsid w:val="002C7BA1"/>
    <w:rsid w:val="002D074B"/>
    <w:rsid w:val="002D1209"/>
    <w:rsid w:val="002D17B4"/>
    <w:rsid w:val="002D1B98"/>
    <w:rsid w:val="002D1F61"/>
    <w:rsid w:val="002D2523"/>
    <w:rsid w:val="002D2653"/>
    <w:rsid w:val="002D2909"/>
    <w:rsid w:val="002D2C02"/>
    <w:rsid w:val="002D3049"/>
    <w:rsid w:val="002D36BD"/>
    <w:rsid w:val="002D42A1"/>
    <w:rsid w:val="002D47B5"/>
    <w:rsid w:val="002D4A74"/>
    <w:rsid w:val="002D4D58"/>
    <w:rsid w:val="002D6792"/>
    <w:rsid w:val="002D6F53"/>
    <w:rsid w:val="002D7DD6"/>
    <w:rsid w:val="002E0302"/>
    <w:rsid w:val="002E0753"/>
    <w:rsid w:val="002E122F"/>
    <w:rsid w:val="002E190E"/>
    <w:rsid w:val="002E1AE7"/>
    <w:rsid w:val="002E3371"/>
    <w:rsid w:val="002E35E4"/>
    <w:rsid w:val="002E39A7"/>
    <w:rsid w:val="002E3DA1"/>
    <w:rsid w:val="002E4F42"/>
    <w:rsid w:val="002E51D4"/>
    <w:rsid w:val="002E5639"/>
    <w:rsid w:val="002E5D62"/>
    <w:rsid w:val="002E7716"/>
    <w:rsid w:val="002F0605"/>
    <w:rsid w:val="002F10E3"/>
    <w:rsid w:val="002F1366"/>
    <w:rsid w:val="002F147D"/>
    <w:rsid w:val="002F1CC8"/>
    <w:rsid w:val="002F2B90"/>
    <w:rsid w:val="002F2DCE"/>
    <w:rsid w:val="002F31C6"/>
    <w:rsid w:val="002F34C7"/>
    <w:rsid w:val="002F4156"/>
    <w:rsid w:val="002F4662"/>
    <w:rsid w:val="002F54D7"/>
    <w:rsid w:val="002F5AEE"/>
    <w:rsid w:val="002F5B04"/>
    <w:rsid w:val="002F6040"/>
    <w:rsid w:val="002F6693"/>
    <w:rsid w:val="002F73BE"/>
    <w:rsid w:val="003000FF"/>
    <w:rsid w:val="0030130E"/>
    <w:rsid w:val="00301EB7"/>
    <w:rsid w:val="0030204C"/>
    <w:rsid w:val="0030296E"/>
    <w:rsid w:val="003033F8"/>
    <w:rsid w:val="003036D2"/>
    <w:rsid w:val="00303753"/>
    <w:rsid w:val="00303895"/>
    <w:rsid w:val="00303A98"/>
    <w:rsid w:val="00304488"/>
    <w:rsid w:val="00305A05"/>
    <w:rsid w:val="00305B40"/>
    <w:rsid w:val="00306FCD"/>
    <w:rsid w:val="00307B78"/>
    <w:rsid w:val="00310DEC"/>
    <w:rsid w:val="00310EE2"/>
    <w:rsid w:val="00311146"/>
    <w:rsid w:val="00311427"/>
    <w:rsid w:val="003118E9"/>
    <w:rsid w:val="00311F03"/>
    <w:rsid w:val="003136B5"/>
    <w:rsid w:val="00313AC1"/>
    <w:rsid w:val="00313E7E"/>
    <w:rsid w:val="00314D05"/>
    <w:rsid w:val="00315149"/>
    <w:rsid w:val="00315877"/>
    <w:rsid w:val="00316694"/>
    <w:rsid w:val="003173CE"/>
    <w:rsid w:val="00317587"/>
    <w:rsid w:val="00317E2D"/>
    <w:rsid w:val="00320144"/>
    <w:rsid w:val="00320665"/>
    <w:rsid w:val="00320704"/>
    <w:rsid w:val="0032241E"/>
    <w:rsid w:val="003224C3"/>
    <w:rsid w:val="00323C26"/>
    <w:rsid w:val="00323D48"/>
    <w:rsid w:val="00324472"/>
    <w:rsid w:val="00324AC3"/>
    <w:rsid w:val="00324E4F"/>
    <w:rsid w:val="00325595"/>
    <w:rsid w:val="00325DC4"/>
    <w:rsid w:val="00326E32"/>
    <w:rsid w:val="00327192"/>
    <w:rsid w:val="00327212"/>
    <w:rsid w:val="0033084F"/>
    <w:rsid w:val="00330CE4"/>
    <w:rsid w:val="00331987"/>
    <w:rsid w:val="0033237D"/>
    <w:rsid w:val="00332B54"/>
    <w:rsid w:val="00332E59"/>
    <w:rsid w:val="00333068"/>
    <w:rsid w:val="00335209"/>
    <w:rsid w:val="0033579F"/>
    <w:rsid w:val="00335A2E"/>
    <w:rsid w:val="00336310"/>
    <w:rsid w:val="00336413"/>
    <w:rsid w:val="003369E5"/>
    <w:rsid w:val="00337300"/>
    <w:rsid w:val="003378B1"/>
    <w:rsid w:val="00337A06"/>
    <w:rsid w:val="00340D44"/>
    <w:rsid w:val="00342F4D"/>
    <w:rsid w:val="00343720"/>
    <w:rsid w:val="00347DEA"/>
    <w:rsid w:val="00347ECF"/>
    <w:rsid w:val="00350027"/>
    <w:rsid w:val="00350030"/>
    <w:rsid w:val="0035026A"/>
    <w:rsid w:val="00350329"/>
    <w:rsid w:val="003506ED"/>
    <w:rsid w:val="003514A0"/>
    <w:rsid w:val="003515A9"/>
    <w:rsid w:val="00351991"/>
    <w:rsid w:val="00351B90"/>
    <w:rsid w:val="00351FDE"/>
    <w:rsid w:val="003520AA"/>
    <w:rsid w:val="003522BA"/>
    <w:rsid w:val="003523F2"/>
    <w:rsid w:val="00352BD4"/>
    <w:rsid w:val="00352D70"/>
    <w:rsid w:val="003530CF"/>
    <w:rsid w:val="00353F84"/>
    <w:rsid w:val="00355088"/>
    <w:rsid w:val="003555B0"/>
    <w:rsid w:val="00357437"/>
    <w:rsid w:val="00357DC8"/>
    <w:rsid w:val="00357E2E"/>
    <w:rsid w:val="00357E87"/>
    <w:rsid w:val="003602E4"/>
    <w:rsid w:val="003603E4"/>
    <w:rsid w:val="003617F4"/>
    <w:rsid w:val="003623FA"/>
    <w:rsid w:val="00363460"/>
    <w:rsid w:val="00363870"/>
    <w:rsid w:val="00364A37"/>
    <w:rsid w:val="00364E72"/>
    <w:rsid w:val="003651F3"/>
    <w:rsid w:val="00365C07"/>
    <w:rsid w:val="00365D89"/>
    <w:rsid w:val="00365D97"/>
    <w:rsid w:val="00366D1D"/>
    <w:rsid w:val="0037038C"/>
    <w:rsid w:val="003715AC"/>
    <w:rsid w:val="00371D61"/>
    <w:rsid w:val="00372527"/>
    <w:rsid w:val="00372AB2"/>
    <w:rsid w:val="00373350"/>
    <w:rsid w:val="00374A80"/>
    <w:rsid w:val="003753A5"/>
    <w:rsid w:val="00375791"/>
    <w:rsid w:val="003762BC"/>
    <w:rsid w:val="0037650A"/>
    <w:rsid w:val="00376DFB"/>
    <w:rsid w:val="00376EF0"/>
    <w:rsid w:val="0037772A"/>
    <w:rsid w:val="00377934"/>
    <w:rsid w:val="00377CBF"/>
    <w:rsid w:val="0038079F"/>
    <w:rsid w:val="00380B36"/>
    <w:rsid w:val="00380BB6"/>
    <w:rsid w:val="00382066"/>
    <w:rsid w:val="00382799"/>
    <w:rsid w:val="00382EA4"/>
    <w:rsid w:val="00383BC2"/>
    <w:rsid w:val="00383C80"/>
    <w:rsid w:val="003851A6"/>
    <w:rsid w:val="00385C5A"/>
    <w:rsid w:val="00385E3F"/>
    <w:rsid w:val="00386751"/>
    <w:rsid w:val="003868CF"/>
    <w:rsid w:val="003868D5"/>
    <w:rsid w:val="00386A31"/>
    <w:rsid w:val="003873BB"/>
    <w:rsid w:val="003876EC"/>
    <w:rsid w:val="0039060E"/>
    <w:rsid w:val="0039082B"/>
    <w:rsid w:val="00390B74"/>
    <w:rsid w:val="003915FC"/>
    <w:rsid w:val="00391E45"/>
    <w:rsid w:val="00392063"/>
    <w:rsid w:val="003927C4"/>
    <w:rsid w:val="00392BF0"/>
    <w:rsid w:val="00393B81"/>
    <w:rsid w:val="00394353"/>
    <w:rsid w:val="00394496"/>
    <w:rsid w:val="0039491F"/>
    <w:rsid w:val="00396208"/>
    <w:rsid w:val="00396C5C"/>
    <w:rsid w:val="00396FF6"/>
    <w:rsid w:val="00397120"/>
    <w:rsid w:val="00397918"/>
    <w:rsid w:val="003A04B5"/>
    <w:rsid w:val="003A0934"/>
    <w:rsid w:val="003A1091"/>
    <w:rsid w:val="003A1460"/>
    <w:rsid w:val="003A1914"/>
    <w:rsid w:val="003A2004"/>
    <w:rsid w:val="003A25FB"/>
    <w:rsid w:val="003A2831"/>
    <w:rsid w:val="003A2C44"/>
    <w:rsid w:val="003A2D3C"/>
    <w:rsid w:val="003A2E18"/>
    <w:rsid w:val="003A485F"/>
    <w:rsid w:val="003A4899"/>
    <w:rsid w:val="003A493C"/>
    <w:rsid w:val="003A52CD"/>
    <w:rsid w:val="003A5A93"/>
    <w:rsid w:val="003A5BA7"/>
    <w:rsid w:val="003A5BE4"/>
    <w:rsid w:val="003A5DB2"/>
    <w:rsid w:val="003A7001"/>
    <w:rsid w:val="003A799B"/>
    <w:rsid w:val="003B035A"/>
    <w:rsid w:val="003B07AF"/>
    <w:rsid w:val="003B1340"/>
    <w:rsid w:val="003B134D"/>
    <w:rsid w:val="003B1462"/>
    <w:rsid w:val="003B173A"/>
    <w:rsid w:val="003B250D"/>
    <w:rsid w:val="003B3061"/>
    <w:rsid w:val="003B3ABA"/>
    <w:rsid w:val="003B3C83"/>
    <w:rsid w:val="003B4677"/>
    <w:rsid w:val="003B534E"/>
    <w:rsid w:val="003B5761"/>
    <w:rsid w:val="003B58CC"/>
    <w:rsid w:val="003B5F7A"/>
    <w:rsid w:val="003B5F89"/>
    <w:rsid w:val="003B61C5"/>
    <w:rsid w:val="003B683D"/>
    <w:rsid w:val="003B70D1"/>
    <w:rsid w:val="003C12DA"/>
    <w:rsid w:val="003C1ABB"/>
    <w:rsid w:val="003C2168"/>
    <w:rsid w:val="003C394A"/>
    <w:rsid w:val="003C3B72"/>
    <w:rsid w:val="003C4672"/>
    <w:rsid w:val="003C6987"/>
    <w:rsid w:val="003C69DA"/>
    <w:rsid w:val="003C6DFC"/>
    <w:rsid w:val="003D0091"/>
    <w:rsid w:val="003D10D2"/>
    <w:rsid w:val="003D261E"/>
    <w:rsid w:val="003D2D09"/>
    <w:rsid w:val="003D2E89"/>
    <w:rsid w:val="003D3173"/>
    <w:rsid w:val="003D42D3"/>
    <w:rsid w:val="003D4B96"/>
    <w:rsid w:val="003D525B"/>
    <w:rsid w:val="003D569C"/>
    <w:rsid w:val="003D6A9A"/>
    <w:rsid w:val="003D7124"/>
    <w:rsid w:val="003D788D"/>
    <w:rsid w:val="003D7F5F"/>
    <w:rsid w:val="003E03E1"/>
    <w:rsid w:val="003E0C3A"/>
    <w:rsid w:val="003E321D"/>
    <w:rsid w:val="003E36D1"/>
    <w:rsid w:val="003E4367"/>
    <w:rsid w:val="003E5908"/>
    <w:rsid w:val="003E611D"/>
    <w:rsid w:val="003E71B3"/>
    <w:rsid w:val="003E7E89"/>
    <w:rsid w:val="003F0034"/>
    <w:rsid w:val="003F032B"/>
    <w:rsid w:val="003F042C"/>
    <w:rsid w:val="003F0BDD"/>
    <w:rsid w:val="003F1126"/>
    <w:rsid w:val="003F1376"/>
    <w:rsid w:val="003F13EA"/>
    <w:rsid w:val="003F2944"/>
    <w:rsid w:val="003F2ACD"/>
    <w:rsid w:val="003F2E12"/>
    <w:rsid w:val="003F30BA"/>
    <w:rsid w:val="003F3146"/>
    <w:rsid w:val="003F5BCB"/>
    <w:rsid w:val="003F6183"/>
    <w:rsid w:val="003F61FD"/>
    <w:rsid w:val="003F6AB1"/>
    <w:rsid w:val="003F7ADF"/>
    <w:rsid w:val="0040012A"/>
    <w:rsid w:val="00400372"/>
    <w:rsid w:val="004009C8"/>
    <w:rsid w:val="00400EE4"/>
    <w:rsid w:val="004015E2"/>
    <w:rsid w:val="00402400"/>
    <w:rsid w:val="00402C1B"/>
    <w:rsid w:val="00403145"/>
    <w:rsid w:val="0040315F"/>
    <w:rsid w:val="00403BB0"/>
    <w:rsid w:val="00403D32"/>
    <w:rsid w:val="004044CF"/>
    <w:rsid w:val="004074F5"/>
    <w:rsid w:val="00410D3E"/>
    <w:rsid w:val="0041111D"/>
    <w:rsid w:val="00411597"/>
    <w:rsid w:val="00411D8E"/>
    <w:rsid w:val="004120C7"/>
    <w:rsid w:val="00412589"/>
    <w:rsid w:val="004130B7"/>
    <w:rsid w:val="0041323D"/>
    <w:rsid w:val="004141CA"/>
    <w:rsid w:val="004143C0"/>
    <w:rsid w:val="00417057"/>
    <w:rsid w:val="00417C01"/>
    <w:rsid w:val="00420004"/>
    <w:rsid w:val="0042026E"/>
    <w:rsid w:val="004208EC"/>
    <w:rsid w:val="00420E1B"/>
    <w:rsid w:val="00420E8F"/>
    <w:rsid w:val="00423382"/>
    <w:rsid w:val="004249C7"/>
    <w:rsid w:val="00424BB7"/>
    <w:rsid w:val="00424FFD"/>
    <w:rsid w:val="00425B79"/>
    <w:rsid w:val="00425D25"/>
    <w:rsid w:val="004263BD"/>
    <w:rsid w:val="0042731E"/>
    <w:rsid w:val="0042751C"/>
    <w:rsid w:val="0042758F"/>
    <w:rsid w:val="00427724"/>
    <w:rsid w:val="00427AEA"/>
    <w:rsid w:val="00427B96"/>
    <w:rsid w:val="00430701"/>
    <w:rsid w:val="00430953"/>
    <w:rsid w:val="00431CF3"/>
    <w:rsid w:val="004325CD"/>
    <w:rsid w:val="00432CB9"/>
    <w:rsid w:val="004345A6"/>
    <w:rsid w:val="00435D0F"/>
    <w:rsid w:val="004360ED"/>
    <w:rsid w:val="0043639D"/>
    <w:rsid w:val="0043717B"/>
    <w:rsid w:val="00437189"/>
    <w:rsid w:val="00440C71"/>
    <w:rsid w:val="0044173B"/>
    <w:rsid w:val="00441A45"/>
    <w:rsid w:val="00441A9A"/>
    <w:rsid w:val="0044262C"/>
    <w:rsid w:val="00442F90"/>
    <w:rsid w:val="00443C1D"/>
    <w:rsid w:val="004445DD"/>
    <w:rsid w:val="004446E2"/>
    <w:rsid w:val="00445081"/>
    <w:rsid w:val="004453D7"/>
    <w:rsid w:val="004453F3"/>
    <w:rsid w:val="004456C4"/>
    <w:rsid w:val="004456F9"/>
    <w:rsid w:val="00446245"/>
    <w:rsid w:val="004465F2"/>
    <w:rsid w:val="0045120F"/>
    <w:rsid w:val="0045145F"/>
    <w:rsid w:val="00452224"/>
    <w:rsid w:val="00452245"/>
    <w:rsid w:val="00453A3D"/>
    <w:rsid w:val="00453B3E"/>
    <w:rsid w:val="004541B5"/>
    <w:rsid w:val="0045461C"/>
    <w:rsid w:val="00454644"/>
    <w:rsid w:val="0045565D"/>
    <w:rsid w:val="00455806"/>
    <w:rsid w:val="004565D3"/>
    <w:rsid w:val="00456A83"/>
    <w:rsid w:val="00457E5F"/>
    <w:rsid w:val="00460ABE"/>
    <w:rsid w:val="004614E2"/>
    <w:rsid w:val="00461897"/>
    <w:rsid w:val="0046214C"/>
    <w:rsid w:val="004625F5"/>
    <w:rsid w:val="00463C53"/>
    <w:rsid w:val="00464053"/>
    <w:rsid w:val="0046437E"/>
    <w:rsid w:val="0046470E"/>
    <w:rsid w:val="00465116"/>
    <w:rsid w:val="004654A2"/>
    <w:rsid w:val="00465A05"/>
    <w:rsid w:val="00466392"/>
    <w:rsid w:val="00467B52"/>
    <w:rsid w:val="0047080F"/>
    <w:rsid w:val="00470FB6"/>
    <w:rsid w:val="00471D9F"/>
    <w:rsid w:val="0047289D"/>
    <w:rsid w:val="00473746"/>
    <w:rsid w:val="004739FE"/>
    <w:rsid w:val="00473CC5"/>
    <w:rsid w:val="00473D7E"/>
    <w:rsid w:val="004755C6"/>
    <w:rsid w:val="00477016"/>
    <w:rsid w:val="0047705E"/>
    <w:rsid w:val="00477194"/>
    <w:rsid w:val="00477A7D"/>
    <w:rsid w:val="00477C15"/>
    <w:rsid w:val="004800D1"/>
    <w:rsid w:val="004804B9"/>
    <w:rsid w:val="0048101E"/>
    <w:rsid w:val="00482206"/>
    <w:rsid w:val="004823D1"/>
    <w:rsid w:val="00482665"/>
    <w:rsid w:val="00482884"/>
    <w:rsid w:val="00482B79"/>
    <w:rsid w:val="0048416C"/>
    <w:rsid w:val="0048428B"/>
    <w:rsid w:val="00484613"/>
    <w:rsid w:val="0048576D"/>
    <w:rsid w:val="0048634E"/>
    <w:rsid w:val="0048689D"/>
    <w:rsid w:val="004874D4"/>
    <w:rsid w:val="00490C48"/>
    <w:rsid w:val="00490FA2"/>
    <w:rsid w:val="0049205C"/>
    <w:rsid w:val="00492531"/>
    <w:rsid w:val="0049411F"/>
    <w:rsid w:val="004948C9"/>
    <w:rsid w:val="00495617"/>
    <w:rsid w:val="00496889"/>
    <w:rsid w:val="004969C4"/>
    <w:rsid w:val="00496DD8"/>
    <w:rsid w:val="0049705E"/>
    <w:rsid w:val="0049714D"/>
    <w:rsid w:val="004A02F8"/>
    <w:rsid w:val="004A10FE"/>
    <w:rsid w:val="004A170F"/>
    <w:rsid w:val="004A2012"/>
    <w:rsid w:val="004A20A9"/>
    <w:rsid w:val="004A43CF"/>
    <w:rsid w:val="004A47D4"/>
    <w:rsid w:val="004A4F2F"/>
    <w:rsid w:val="004A5B86"/>
    <w:rsid w:val="004A5BEA"/>
    <w:rsid w:val="004A64F5"/>
    <w:rsid w:val="004A6675"/>
    <w:rsid w:val="004A7697"/>
    <w:rsid w:val="004A7A18"/>
    <w:rsid w:val="004A7E5F"/>
    <w:rsid w:val="004A7FF6"/>
    <w:rsid w:val="004B026C"/>
    <w:rsid w:val="004B07F2"/>
    <w:rsid w:val="004B1A3F"/>
    <w:rsid w:val="004B298B"/>
    <w:rsid w:val="004B2C52"/>
    <w:rsid w:val="004B320F"/>
    <w:rsid w:val="004B4DE0"/>
    <w:rsid w:val="004B5033"/>
    <w:rsid w:val="004B5143"/>
    <w:rsid w:val="004B59B4"/>
    <w:rsid w:val="004B5BC2"/>
    <w:rsid w:val="004B65C8"/>
    <w:rsid w:val="004B68F4"/>
    <w:rsid w:val="004B7B63"/>
    <w:rsid w:val="004C0366"/>
    <w:rsid w:val="004C08DA"/>
    <w:rsid w:val="004C0EEE"/>
    <w:rsid w:val="004C0F1E"/>
    <w:rsid w:val="004C1021"/>
    <w:rsid w:val="004C29F0"/>
    <w:rsid w:val="004C2D61"/>
    <w:rsid w:val="004C3DA0"/>
    <w:rsid w:val="004C409A"/>
    <w:rsid w:val="004C484B"/>
    <w:rsid w:val="004C5061"/>
    <w:rsid w:val="004C6103"/>
    <w:rsid w:val="004C640C"/>
    <w:rsid w:val="004C68F8"/>
    <w:rsid w:val="004C6D18"/>
    <w:rsid w:val="004C7334"/>
    <w:rsid w:val="004C7CE4"/>
    <w:rsid w:val="004C7F64"/>
    <w:rsid w:val="004D00AB"/>
    <w:rsid w:val="004D0D1B"/>
    <w:rsid w:val="004D1E4B"/>
    <w:rsid w:val="004D2FA4"/>
    <w:rsid w:val="004D31E3"/>
    <w:rsid w:val="004D42B9"/>
    <w:rsid w:val="004D4759"/>
    <w:rsid w:val="004D7861"/>
    <w:rsid w:val="004D7B81"/>
    <w:rsid w:val="004D7C9A"/>
    <w:rsid w:val="004E0570"/>
    <w:rsid w:val="004E0AEB"/>
    <w:rsid w:val="004E0B9E"/>
    <w:rsid w:val="004E0D61"/>
    <w:rsid w:val="004E1C45"/>
    <w:rsid w:val="004E20DD"/>
    <w:rsid w:val="004E2702"/>
    <w:rsid w:val="004E285C"/>
    <w:rsid w:val="004E294A"/>
    <w:rsid w:val="004E2D88"/>
    <w:rsid w:val="004E2E0F"/>
    <w:rsid w:val="004E3851"/>
    <w:rsid w:val="004E47D2"/>
    <w:rsid w:val="004E4C23"/>
    <w:rsid w:val="004E6064"/>
    <w:rsid w:val="004E700F"/>
    <w:rsid w:val="004E7EBE"/>
    <w:rsid w:val="004F025C"/>
    <w:rsid w:val="004F12AC"/>
    <w:rsid w:val="004F1801"/>
    <w:rsid w:val="004F22B5"/>
    <w:rsid w:val="004F37B2"/>
    <w:rsid w:val="004F4347"/>
    <w:rsid w:val="004F44EC"/>
    <w:rsid w:val="004F4E60"/>
    <w:rsid w:val="004F506A"/>
    <w:rsid w:val="004F5FB4"/>
    <w:rsid w:val="004F605F"/>
    <w:rsid w:val="004F711D"/>
    <w:rsid w:val="004F715B"/>
    <w:rsid w:val="004F7675"/>
    <w:rsid w:val="004F785F"/>
    <w:rsid w:val="004F7AA3"/>
    <w:rsid w:val="00500524"/>
    <w:rsid w:val="00500786"/>
    <w:rsid w:val="005007B2"/>
    <w:rsid w:val="00500E57"/>
    <w:rsid w:val="00501029"/>
    <w:rsid w:val="00501490"/>
    <w:rsid w:val="005019CA"/>
    <w:rsid w:val="00501AC1"/>
    <w:rsid w:val="0050268A"/>
    <w:rsid w:val="005033CF"/>
    <w:rsid w:val="00503473"/>
    <w:rsid w:val="0050373A"/>
    <w:rsid w:val="005039C7"/>
    <w:rsid w:val="00503B3F"/>
    <w:rsid w:val="00503E90"/>
    <w:rsid w:val="005043DB"/>
    <w:rsid w:val="00504724"/>
    <w:rsid w:val="005050F2"/>
    <w:rsid w:val="00505AA6"/>
    <w:rsid w:val="0050680D"/>
    <w:rsid w:val="00506C13"/>
    <w:rsid w:val="0050728A"/>
    <w:rsid w:val="00507BA0"/>
    <w:rsid w:val="00507BD6"/>
    <w:rsid w:val="00510530"/>
    <w:rsid w:val="00510C92"/>
    <w:rsid w:val="005113D0"/>
    <w:rsid w:val="00511469"/>
    <w:rsid w:val="0051178F"/>
    <w:rsid w:val="00511DEF"/>
    <w:rsid w:val="00513985"/>
    <w:rsid w:val="00513DC5"/>
    <w:rsid w:val="00514FC1"/>
    <w:rsid w:val="00515075"/>
    <w:rsid w:val="00515D4F"/>
    <w:rsid w:val="00515E20"/>
    <w:rsid w:val="00515F61"/>
    <w:rsid w:val="005166A4"/>
    <w:rsid w:val="00516A61"/>
    <w:rsid w:val="00516E1C"/>
    <w:rsid w:val="00516E8F"/>
    <w:rsid w:val="005171E5"/>
    <w:rsid w:val="005173C3"/>
    <w:rsid w:val="00520350"/>
    <w:rsid w:val="005204CE"/>
    <w:rsid w:val="00520EEC"/>
    <w:rsid w:val="00520F5A"/>
    <w:rsid w:val="005230C8"/>
    <w:rsid w:val="00523348"/>
    <w:rsid w:val="00523792"/>
    <w:rsid w:val="00524060"/>
    <w:rsid w:val="00524227"/>
    <w:rsid w:val="005248BC"/>
    <w:rsid w:val="005249F5"/>
    <w:rsid w:val="00525C6F"/>
    <w:rsid w:val="00527F34"/>
    <w:rsid w:val="005307D6"/>
    <w:rsid w:val="00530B55"/>
    <w:rsid w:val="00531351"/>
    <w:rsid w:val="00531783"/>
    <w:rsid w:val="00531AB7"/>
    <w:rsid w:val="005323A4"/>
    <w:rsid w:val="00532565"/>
    <w:rsid w:val="005327D5"/>
    <w:rsid w:val="00532A03"/>
    <w:rsid w:val="00533684"/>
    <w:rsid w:val="00533688"/>
    <w:rsid w:val="00533EC0"/>
    <w:rsid w:val="005341EC"/>
    <w:rsid w:val="0053463A"/>
    <w:rsid w:val="00534830"/>
    <w:rsid w:val="00535E81"/>
    <w:rsid w:val="00535EEF"/>
    <w:rsid w:val="00536BD4"/>
    <w:rsid w:val="00537641"/>
    <w:rsid w:val="0054011F"/>
    <w:rsid w:val="00540236"/>
    <w:rsid w:val="00541BE4"/>
    <w:rsid w:val="00541C48"/>
    <w:rsid w:val="0054212D"/>
    <w:rsid w:val="005424F7"/>
    <w:rsid w:val="005426FE"/>
    <w:rsid w:val="00542DE4"/>
    <w:rsid w:val="0054319B"/>
    <w:rsid w:val="00544C2B"/>
    <w:rsid w:val="00545BB5"/>
    <w:rsid w:val="00545EDD"/>
    <w:rsid w:val="0054629B"/>
    <w:rsid w:val="00546F68"/>
    <w:rsid w:val="0054756B"/>
    <w:rsid w:val="00550160"/>
    <w:rsid w:val="005505C4"/>
    <w:rsid w:val="00550697"/>
    <w:rsid w:val="0055121C"/>
    <w:rsid w:val="00551C48"/>
    <w:rsid w:val="00552AE8"/>
    <w:rsid w:val="00552D31"/>
    <w:rsid w:val="0055311C"/>
    <w:rsid w:val="005531AE"/>
    <w:rsid w:val="005539F8"/>
    <w:rsid w:val="005549AD"/>
    <w:rsid w:val="00554BF8"/>
    <w:rsid w:val="00555052"/>
    <w:rsid w:val="00555F47"/>
    <w:rsid w:val="00555FD3"/>
    <w:rsid w:val="00556375"/>
    <w:rsid w:val="005565D3"/>
    <w:rsid w:val="00557857"/>
    <w:rsid w:val="00557B89"/>
    <w:rsid w:val="00560290"/>
    <w:rsid w:val="005602A4"/>
    <w:rsid w:val="005606C3"/>
    <w:rsid w:val="0056129F"/>
    <w:rsid w:val="00561E45"/>
    <w:rsid w:val="005640AF"/>
    <w:rsid w:val="00564E78"/>
    <w:rsid w:val="00565476"/>
    <w:rsid w:val="00565533"/>
    <w:rsid w:val="00566976"/>
    <w:rsid w:val="00567BAE"/>
    <w:rsid w:val="00567EC7"/>
    <w:rsid w:val="0057006C"/>
    <w:rsid w:val="005702E6"/>
    <w:rsid w:val="005707F9"/>
    <w:rsid w:val="00570B56"/>
    <w:rsid w:val="0057171D"/>
    <w:rsid w:val="00571F27"/>
    <w:rsid w:val="0057278C"/>
    <w:rsid w:val="00572CC2"/>
    <w:rsid w:val="00574CA4"/>
    <w:rsid w:val="00574D69"/>
    <w:rsid w:val="0057508D"/>
    <w:rsid w:val="0057575D"/>
    <w:rsid w:val="00576755"/>
    <w:rsid w:val="005768E3"/>
    <w:rsid w:val="00576AB1"/>
    <w:rsid w:val="00580126"/>
    <w:rsid w:val="005814A4"/>
    <w:rsid w:val="00581A00"/>
    <w:rsid w:val="00581F60"/>
    <w:rsid w:val="0058269E"/>
    <w:rsid w:val="00582AEA"/>
    <w:rsid w:val="00582BB4"/>
    <w:rsid w:val="005831A5"/>
    <w:rsid w:val="005836DC"/>
    <w:rsid w:val="00583988"/>
    <w:rsid w:val="00584E62"/>
    <w:rsid w:val="00585058"/>
    <w:rsid w:val="00585B18"/>
    <w:rsid w:val="0058604A"/>
    <w:rsid w:val="00586295"/>
    <w:rsid w:val="0058640B"/>
    <w:rsid w:val="00586B1A"/>
    <w:rsid w:val="00586BBB"/>
    <w:rsid w:val="00586FA7"/>
    <w:rsid w:val="0058714E"/>
    <w:rsid w:val="005872B2"/>
    <w:rsid w:val="00587AA7"/>
    <w:rsid w:val="005916CC"/>
    <w:rsid w:val="00592F6A"/>
    <w:rsid w:val="00593868"/>
    <w:rsid w:val="005941BF"/>
    <w:rsid w:val="00594264"/>
    <w:rsid w:val="00594C9F"/>
    <w:rsid w:val="00594CC3"/>
    <w:rsid w:val="0059524C"/>
    <w:rsid w:val="00595511"/>
    <w:rsid w:val="00595B5A"/>
    <w:rsid w:val="00595EC0"/>
    <w:rsid w:val="00596101"/>
    <w:rsid w:val="0059633C"/>
    <w:rsid w:val="00596419"/>
    <w:rsid w:val="005964FC"/>
    <w:rsid w:val="005969C1"/>
    <w:rsid w:val="00596F47"/>
    <w:rsid w:val="00596FDC"/>
    <w:rsid w:val="005A0574"/>
    <w:rsid w:val="005A09EE"/>
    <w:rsid w:val="005A0FC0"/>
    <w:rsid w:val="005A11A8"/>
    <w:rsid w:val="005A1482"/>
    <w:rsid w:val="005A2D81"/>
    <w:rsid w:val="005A3285"/>
    <w:rsid w:val="005A330B"/>
    <w:rsid w:val="005A3369"/>
    <w:rsid w:val="005A3CF7"/>
    <w:rsid w:val="005A3DCF"/>
    <w:rsid w:val="005A3E17"/>
    <w:rsid w:val="005A4413"/>
    <w:rsid w:val="005A5B7A"/>
    <w:rsid w:val="005A5D71"/>
    <w:rsid w:val="005A602D"/>
    <w:rsid w:val="005A69A3"/>
    <w:rsid w:val="005A7A74"/>
    <w:rsid w:val="005A7D76"/>
    <w:rsid w:val="005B0096"/>
    <w:rsid w:val="005B15A0"/>
    <w:rsid w:val="005B280F"/>
    <w:rsid w:val="005B3221"/>
    <w:rsid w:val="005B4A06"/>
    <w:rsid w:val="005B50CC"/>
    <w:rsid w:val="005B58D9"/>
    <w:rsid w:val="005B591D"/>
    <w:rsid w:val="005B60B0"/>
    <w:rsid w:val="005B6281"/>
    <w:rsid w:val="005B6815"/>
    <w:rsid w:val="005B73DE"/>
    <w:rsid w:val="005B7D6E"/>
    <w:rsid w:val="005C004E"/>
    <w:rsid w:val="005C07FE"/>
    <w:rsid w:val="005C1933"/>
    <w:rsid w:val="005C54DA"/>
    <w:rsid w:val="005C5D19"/>
    <w:rsid w:val="005C6B1A"/>
    <w:rsid w:val="005C7536"/>
    <w:rsid w:val="005C75FE"/>
    <w:rsid w:val="005C770A"/>
    <w:rsid w:val="005D03A8"/>
    <w:rsid w:val="005D0A23"/>
    <w:rsid w:val="005D0B34"/>
    <w:rsid w:val="005D0E3F"/>
    <w:rsid w:val="005D2488"/>
    <w:rsid w:val="005D258C"/>
    <w:rsid w:val="005D26EC"/>
    <w:rsid w:val="005D2CAE"/>
    <w:rsid w:val="005D3B9B"/>
    <w:rsid w:val="005D4137"/>
    <w:rsid w:val="005D415F"/>
    <w:rsid w:val="005D49BA"/>
    <w:rsid w:val="005D4B66"/>
    <w:rsid w:val="005D51C2"/>
    <w:rsid w:val="005D51D8"/>
    <w:rsid w:val="005D598E"/>
    <w:rsid w:val="005D6D3A"/>
    <w:rsid w:val="005D6D3F"/>
    <w:rsid w:val="005D6EE6"/>
    <w:rsid w:val="005D6EFA"/>
    <w:rsid w:val="005D7327"/>
    <w:rsid w:val="005D73FB"/>
    <w:rsid w:val="005E052E"/>
    <w:rsid w:val="005E0767"/>
    <w:rsid w:val="005E0F9A"/>
    <w:rsid w:val="005E16AF"/>
    <w:rsid w:val="005E26CD"/>
    <w:rsid w:val="005E27C5"/>
    <w:rsid w:val="005E2B71"/>
    <w:rsid w:val="005E3105"/>
    <w:rsid w:val="005E3F0C"/>
    <w:rsid w:val="005E3FA2"/>
    <w:rsid w:val="005E4208"/>
    <w:rsid w:val="005E4D84"/>
    <w:rsid w:val="005E6526"/>
    <w:rsid w:val="005F02B5"/>
    <w:rsid w:val="005F0312"/>
    <w:rsid w:val="005F0EB0"/>
    <w:rsid w:val="005F18D9"/>
    <w:rsid w:val="005F1A1E"/>
    <w:rsid w:val="005F1B87"/>
    <w:rsid w:val="005F1FAE"/>
    <w:rsid w:val="005F2B64"/>
    <w:rsid w:val="005F30F0"/>
    <w:rsid w:val="005F30FB"/>
    <w:rsid w:val="005F3A8A"/>
    <w:rsid w:val="005F3B16"/>
    <w:rsid w:val="005F3F1A"/>
    <w:rsid w:val="005F4CB3"/>
    <w:rsid w:val="005F4E22"/>
    <w:rsid w:val="005F59E1"/>
    <w:rsid w:val="005F667E"/>
    <w:rsid w:val="005F6B71"/>
    <w:rsid w:val="005F6BD6"/>
    <w:rsid w:val="005F6D05"/>
    <w:rsid w:val="005F7809"/>
    <w:rsid w:val="0060069E"/>
    <w:rsid w:val="00600FD4"/>
    <w:rsid w:val="0060112E"/>
    <w:rsid w:val="006017CA"/>
    <w:rsid w:val="00601A17"/>
    <w:rsid w:val="006027CE"/>
    <w:rsid w:val="00602B68"/>
    <w:rsid w:val="00602E48"/>
    <w:rsid w:val="00603295"/>
    <w:rsid w:val="00603FAF"/>
    <w:rsid w:val="00603FD3"/>
    <w:rsid w:val="0060479F"/>
    <w:rsid w:val="00604995"/>
    <w:rsid w:val="0060506F"/>
    <w:rsid w:val="006054D7"/>
    <w:rsid w:val="00606ABD"/>
    <w:rsid w:val="00607658"/>
    <w:rsid w:val="006107E4"/>
    <w:rsid w:val="00610B21"/>
    <w:rsid w:val="00610C29"/>
    <w:rsid w:val="006110F4"/>
    <w:rsid w:val="006111A1"/>
    <w:rsid w:val="00612BF7"/>
    <w:rsid w:val="00612C01"/>
    <w:rsid w:val="00612E86"/>
    <w:rsid w:val="00612F4E"/>
    <w:rsid w:val="00613613"/>
    <w:rsid w:val="00613753"/>
    <w:rsid w:val="00613E1D"/>
    <w:rsid w:val="00614583"/>
    <w:rsid w:val="0061480D"/>
    <w:rsid w:val="00614DCD"/>
    <w:rsid w:val="00615588"/>
    <w:rsid w:val="0061595F"/>
    <w:rsid w:val="006159C0"/>
    <w:rsid w:val="00616AFB"/>
    <w:rsid w:val="006175FC"/>
    <w:rsid w:val="00620279"/>
    <w:rsid w:val="006220D4"/>
    <w:rsid w:val="0062226D"/>
    <w:rsid w:val="0062270D"/>
    <w:rsid w:val="00622D0E"/>
    <w:rsid w:val="00623106"/>
    <w:rsid w:val="00623DE3"/>
    <w:rsid w:val="00624718"/>
    <w:rsid w:val="00626BA9"/>
    <w:rsid w:val="00626D56"/>
    <w:rsid w:val="00627B43"/>
    <w:rsid w:val="00630419"/>
    <w:rsid w:val="0063130C"/>
    <w:rsid w:val="0063150F"/>
    <w:rsid w:val="00631E7E"/>
    <w:rsid w:val="0063335D"/>
    <w:rsid w:val="0063413B"/>
    <w:rsid w:val="00634288"/>
    <w:rsid w:val="006343C5"/>
    <w:rsid w:val="0063500F"/>
    <w:rsid w:val="0063525C"/>
    <w:rsid w:val="006352E2"/>
    <w:rsid w:val="006358D4"/>
    <w:rsid w:val="0063687E"/>
    <w:rsid w:val="00637A21"/>
    <w:rsid w:val="00641257"/>
    <w:rsid w:val="00641937"/>
    <w:rsid w:val="00641FAB"/>
    <w:rsid w:val="00641FC5"/>
    <w:rsid w:val="0064263B"/>
    <w:rsid w:val="00642BA4"/>
    <w:rsid w:val="006433C9"/>
    <w:rsid w:val="006453FE"/>
    <w:rsid w:val="00645DE9"/>
    <w:rsid w:val="00646145"/>
    <w:rsid w:val="00646415"/>
    <w:rsid w:val="0064661E"/>
    <w:rsid w:val="00647064"/>
    <w:rsid w:val="00647B5C"/>
    <w:rsid w:val="00650038"/>
    <w:rsid w:val="00650188"/>
    <w:rsid w:val="00650608"/>
    <w:rsid w:val="0065121B"/>
    <w:rsid w:val="0065249F"/>
    <w:rsid w:val="0065262E"/>
    <w:rsid w:val="00652D99"/>
    <w:rsid w:val="00653842"/>
    <w:rsid w:val="006539DF"/>
    <w:rsid w:val="0065450B"/>
    <w:rsid w:val="0065487F"/>
    <w:rsid w:val="0065587C"/>
    <w:rsid w:val="00655B2D"/>
    <w:rsid w:val="00655BF4"/>
    <w:rsid w:val="00657575"/>
    <w:rsid w:val="00660D8C"/>
    <w:rsid w:val="0066161A"/>
    <w:rsid w:val="0066166F"/>
    <w:rsid w:val="006617BC"/>
    <w:rsid w:val="006617BD"/>
    <w:rsid w:val="00661902"/>
    <w:rsid w:val="00662732"/>
    <w:rsid w:val="00662FB3"/>
    <w:rsid w:val="0066438D"/>
    <w:rsid w:val="00665B5D"/>
    <w:rsid w:val="00665B70"/>
    <w:rsid w:val="006660A4"/>
    <w:rsid w:val="006664B8"/>
    <w:rsid w:val="00666648"/>
    <w:rsid w:val="00666805"/>
    <w:rsid w:val="00667A5F"/>
    <w:rsid w:val="00670AF1"/>
    <w:rsid w:val="00670AF4"/>
    <w:rsid w:val="0067159D"/>
    <w:rsid w:val="00671618"/>
    <w:rsid w:val="00671D9F"/>
    <w:rsid w:val="00671E48"/>
    <w:rsid w:val="00672108"/>
    <w:rsid w:val="0067226F"/>
    <w:rsid w:val="00672AD3"/>
    <w:rsid w:val="00672E35"/>
    <w:rsid w:val="00673405"/>
    <w:rsid w:val="006737ED"/>
    <w:rsid w:val="00673F42"/>
    <w:rsid w:val="00676544"/>
    <w:rsid w:val="0067672C"/>
    <w:rsid w:val="00677918"/>
    <w:rsid w:val="0068029D"/>
    <w:rsid w:val="00680A5C"/>
    <w:rsid w:val="0068100E"/>
    <w:rsid w:val="00681F9E"/>
    <w:rsid w:val="00682A9C"/>
    <w:rsid w:val="00682DF4"/>
    <w:rsid w:val="0068304A"/>
    <w:rsid w:val="006833FC"/>
    <w:rsid w:val="006834DF"/>
    <w:rsid w:val="006836B6"/>
    <w:rsid w:val="00683A81"/>
    <w:rsid w:val="006840F3"/>
    <w:rsid w:val="0068532D"/>
    <w:rsid w:val="00687B69"/>
    <w:rsid w:val="0069002C"/>
    <w:rsid w:val="00690C17"/>
    <w:rsid w:val="006916A2"/>
    <w:rsid w:val="00691BBB"/>
    <w:rsid w:val="0069210F"/>
    <w:rsid w:val="00692572"/>
    <w:rsid w:val="006927D6"/>
    <w:rsid w:val="00693313"/>
    <w:rsid w:val="0069360E"/>
    <w:rsid w:val="006936E1"/>
    <w:rsid w:val="00693936"/>
    <w:rsid w:val="00693DAA"/>
    <w:rsid w:val="006942D3"/>
    <w:rsid w:val="00694EBF"/>
    <w:rsid w:val="00695300"/>
    <w:rsid w:val="00695762"/>
    <w:rsid w:val="00695A01"/>
    <w:rsid w:val="00695F93"/>
    <w:rsid w:val="006969AE"/>
    <w:rsid w:val="00696C68"/>
    <w:rsid w:val="00696C86"/>
    <w:rsid w:val="00697817"/>
    <w:rsid w:val="00697A49"/>
    <w:rsid w:val="00697EBE"/>
    <w:rsid w:val="006A0041"/>
    <w:rsid w:val="006A045E"/>
    <w:rsid w:val="006A0C8C"/>
    <w:rsid w:val="006A185F"/>
    <w:rsid w:val="006A1F13"/>
    <w:rsid w:val="006A1FFB"/>
    <w:rsid w:val="006A2D82"/>
    <w:rsid w:val="006A3270"/>
    <w:rsid w:val="006A3355"/>
    <w:rsid w:val="006A39E7"/>
    <w:rsid w:val="006A3EDA"/>
    <w:rsid w:val="006A4AA1"/>
    <w:rsid w:val="006A5559"/>
    <w:rsid w:val="006A596B"/>
    <w:rsid w:val="006A5F2F"/>
    <w:rsid w:val="006A6156"/>
    <w:rsid w:val="006A6A65"/>
    <w:rsid w:val="006A7869"/>
    <w:rsid w:val="006A7EA2"/>
    <w:rsid w:val="006A7F66"/>
    <w:rsid w:val="006B0096"/>
    <w:rsid w:val="006B0251"/>
    <w:rsid w:val="006B02EE"/>
    <w:rsid w:val="006B034F"/>
    <w:rsid w:val="006B0716"/>
    <w:rsid w:val="006B0D91"/>
    <w:rsid w:val="006B0E8F"/>
    <w:rsid w:val="006B1A56"/>
    <w:rsid w:val="006B26F7"/>
    <w:rsid w:val="006B358A"/>
    <w:rsid w:val="006B38CE"/>
    <w:rsid w:val="006B4605"/>
    <w:rsid w:val="006B4A73"/>
    <w:rsid w:val="006B4E8C"/>
    <w:rsid w:val="006B5402"/>
    <w:rsid w:val="006B55CA"/>
    <w:rsid w:val="006B5797"/>
    <w:rsid w:val="006B65F6"/>
    <w:rsid w:val="006B74F1"/>
    <w:rsid w:val="006B784C"/>
    <w:rsid w:val="006B7A69"/>
    <w:rsid w:val="006C0050"/>
    <w:rsid w:val="006C0672"/>
    <w:rsid w:val="006C1272"/>
    <w:rsid w:val="006C1DC6"/>
    <w:rsid w:val="006C1EAA"/>
    <w:rsid w:val="006C2AAD"/>
    <w:rsid w:val="006C42FD"/>
    <w:rsid w:val="006C5208"/>
    <w:rsid w:val="006C56D1"/>
    <w:rsid w:val="006C5DC1"/>
    <w:rsid w:val="006C70A0"/>
    <w:rsid w:val="006C750A"/>
    <w:rsid w:val="006C7637"/>
    <w:rsid w:val="006D086E"/>
    <w:rsid w:val="006D0D00"/>
    <w:rsid w:val="006D0E35"/>
    <w:rsid w:val="006D1D61"/>
    <w:rsid w:val="006D226F"/>
    <w:rsid w:val="006D22F0"/>
    <w:rsid w:val="006D2312"/>
    <w:rsid w:val="006D2B7D"/>
    <w:rsid w:val="006D2D74"/>
    <w:rsid w:val="006D3742"/>
    <w:rsid w:val="006D3C7A"/>
    <w:rsid w:val="006D3CA0"/>
    <w:rsid w:val="006D41B0"/>
    <w:rsid w:val="006D4D3D"/>
    <w:rsid w:val="006D4E1E"/>
    <w:rsid w:val="006D5129"/>
    <w:rsid w:val="006D5CB4"/>
    <w:rsid w:val="006D6C64"/>
    <w:rsid w:val="006D6DF3"/>
    <w:rsid w:val="006E1194"/>
    <w:rsid w:val="006E13AF"/>
    <w:rsid w:val="006E16BE"/>
    <w:rsid w:val="006E2758"/>
    <w:rsid w:val="006E461D"/>
    <w:rsid w:val="006E469E"/>
    <w:rsid w:val="006E5008"/>
    <w:rsid w:val="006E599C"/>
    <w:rsid w:val="006E5C62"/>
    <w:rsid w:val="006E6524"/>
    <w:rsid w:val="006E6972"/>
    <w:rsid w:val="006E6C5E"/>
    <w:rsid w:val="006E70B5"/>
    <w:rsid w:val="006E7976"/>
    <w:rsid w:val="006E79A6"/>
    <w:rsid w:val="006E7C3D"/>
    <w:rsid w:val="006F0472"/>
    <w:rsid w:val="006F06EF"/>
    <w:rsid w:val="006F0972"/>
    <w:rsid w:val="006F1141"/>
    <w:rsid w:val="006F1508"/>
    <w:rsid w:val="006F17B4"/>
    <w:rsid w:val="006F1DD3"/>
    <w:rsid w:val="006F2532"/>
    <w:rsid w:val="006F3724"/>
    <w:rsid w:val="006F3CED"/>
    <w:rsid w:val="006F4CD2"/>
    <w:rsid w:val="006F5AD3"/>
    <w:rsid w:val="006F5F5A"/>
    <w:rsid w:val="006F6473"/>
    <w:rsid w:val="006F667C"/>
    <w:rsid w:val="006F6EBB"/>
    <w:rsid w:val="006F7305"/>
    <w:rsid w:val="006F7748"/>
    <w:rsid w:val="006F7AC3"/>
    <w:rsid w:val="00700CBF"/>
    <w:rsid w:val="00700DD5"/>
    <w:rsid w:val="00700E84"/>
    <w:rsid w:val="00701142"/>
    <w:rsid w:val="00701177"/>
    <w:rsid w:val="00701B49"/>
    <w:rsid w:val="00701C1F"/>
    <w:rsid w:val="00701FA7"/>
    <w:rsid w:val="00702162"/>
    <w:rsid w:val="00702238"/>
    <w:rsid w:val="00702B89"/>
    <w:rsid w:val="007032EE"/>
    <w:rsid w:val="007039F6"/>
    <w:rsid w:val="00703E31"/>
    <w:rsid w:val="007047B9"/>
    <w:rsid w:val="0070554C"/>
    <w:rsid w:val="007056F6"/>
    <w:rsid w:val="0070599A"/>
    <w:rsid w:val="00705FF3"/>
    <w:rsid w:val="0070657D"/>
    <w:rsid w:val="00707121"/>
    <w:rsid w:val="0070729C"/>
    <w:rsid w:val="00707AF0"/>
    <w:rsid w:val="00707B35"/>
    <w:rsid w:val="00710C38"/>
    <w:rsid w:val="00710ED1"/>
    <w:rsid w:val="007114A5"/>
    <w:rsid w:val="0071189F"/>
    <w:rsid w:val="00711D1D"/>
    <w:rsid w:val="00712436"/>
    <w:rsid w:val="007124B7"/>
    <w:rsid w:val="00712B86"/>
    <w:rsid w:val="00712E3C"/>
    <w:rsid w:val="00713AB2"/>
    <w:rsid w:val="00713BBB"/>
    <w:rsid w:val="0071432A"/>
    <w:rsid w:val="00714340"/>
    <w:rsid w:val="00714F19"/>
    <w:rsid w:val="00714FA4"/>
    <w:rsid w:val="007159CC"/>
    <w:rsid w:val="0071681F"/>
    <w:rsid w:val="00716BB7"/>
    <w:rsid w:val="0071751F"/>
    <w:rsid w:val="00717EBF"/>
    <w:rsid w:val="00717FA6"/>
    <w:rsid w:val="00721EF4"/>
    <w:rsid w:val="00723532"/>
    <w:rsid w:val="0072365C"/>
    <w:rsid w:val="007237C0"/>
    <w:rsid w:val="007238C5"/>
    <w:rsid w:val="00723BF0"/>
    <w:rsid w:val="00723FA4"/>
    <w:rsid w:val="007242CC"/>
    <w:rsid w:val="00724A17"/>
    <w:rsid w:val="00725206"/>
    <w:rsid w:val="007253E9"/>
    <w:rsid w:val="007255D7"/>
    <w:rsid w:val="00725814"/>
    <w:rsid w:val="00726AE6"/>
    <w:rsid w:val="00726C54"/>
    <w:rsid w:val="00727D30"/>
    <w:rsid w:val="007304AC"/>
    <w:rsid w:val="007308E8"/>
    <w:rsid w:val="00730D97"/>
    <w:rsid w:val="00731039"/>
    <w:rsid w:val="00731B70"/>
    <w:rsid w:val="00732349"/>
    <w:rsid w:val="00732354"/>
    <w:rsid w:val="0073296C"/>
    <w:rsid w:val="00733845"/>
    <w:rsid w:val="00733994"/>
    <w:rsid w:val="0073404F"/>
    <w:rsid w:val="00734E30"/>
    <w:rsid w:val="00734E47"/>
    <w:rsid w:val="00735801"/>
    <w:rsid w:val="00735F8A"/>
    <w:rsid w:val="00736273"/>
    <w:rsid w:val="0073692D"/>
    <w:rsid w:val="0073748A"/>
    <w:rsid w:val="0073765F"/>
    <w:rsid w:val="00737799"/>
    <w:rsid w:val="00740342"/>
    <w:rsid w:val="00740A21"/>
    <w:rsid w:val="007415D4"/>
    <w:rsid w:val="0074181B"/>
    <w:rsid w:val="007428AA"/>
    <w:rsid w:val="00742A78"/>
    <w:rsid w:val="00742F92"/>
    <w:rsid w:val="00743005"/>
    <w:rsid w:val="0074395C"/>
    <w:rsid w:val="00743B42"/>
    <w:rsid w:val="0074467B"/>
    <w:rsid w:val="00745712"/>
    <w:rsid w:val="00745BC2"/>
    <w:rsid w:val="007461CF"/>
    <w:rsid w:val="0074624D"/>
    <w:rsid w:val="00747026"/>
    <w:rsid w:val="0074757F"/>
    <w:rsid w:val="00747936"/>
    <w:rsid w:val="00747B87"/>
    <w:rsid w:val="00747E4E"/>
    <w:rsid w:val="0075013B"/>
    <w:rsid w:val="00750B0E"/>
    <w:rsid w:val="0075121B"/>
    <w:rsid w:val="00751EF9"/>
    <w:rsid w:val="00753068"/>
    <w:rsid w:val="0075392E"/>
    <w:rsid w:val="00754648"/>
    <w:rsid w:val="00755900"/>
    <w:rsid w:val="00755D87"/>
    <w:rsid w:val="0075646A"/>
    <w:rsid w:val="00756C63"/>
    <w:rsid w:val="00756D26"/>
    <w:rsid w:val="00757402"/>
    <w:rsid w:val="00757DD8"/>
    <w:rsid w:val="00757E5F"/>
    <w:rsid w:val="00761B4F"/>
    <w:rsid w:val="0076201E"/>
    <w:rsid w:val="0076209E"/>
    <w:rsid w:val="0076252F"/>
    <w:rsid w:val="00762A09"/>
    <w:rsid w:val="00762A26"/>
    <w:rsid w:val="00762AAD"/>
    <w:rsid w:val="007630ED"/>
    <w:rsid w:val="00763661"/>
    <w:rsid w:val="007638FA"/>
    <w:rsid w:val="007648FD"/>
    <w:rsid w:val="00764BF9"/>
    <w:rsid w:val="00764CD0"/>
    <w:rsid w:val="00764E7B"/>
    <w:rsid w:val="00765CB7"/>
    <w:rsid w:val="007667C8"/>
    <w:rsid w:val="007675B2"/>
    <w:rsid w:val="007708DE"/>
    <w:rsid w:val="00770C68"/>
    <w:rsid w:val="00770D63"/>
    <w:rsid w:val="00770D84"/>
    <w:rsid w:val="0077119F"/>
    <w:rsid w:val="007721EB"/>
    <w:rsid w:val="00774D9C"/>
    <w:rsid w:val="00775563"/>
    <w:rsid w:val="00775D6F"/>
    <w:rsid w:val="00777AF5"/>
    <w:rsid w:val="007809CC"/>
    <w:rsid w:val="00780A90"/>
    <w:rsid w:val="007821D0"/>
    <w:rsid w:val="00782414"/>
    <w:rsid w:val="0078261A"/>
    <w:rsid w:val="0078263A"/>
    <w:rsid w:val="00782715"/>
    <w:rsid w:val="007837B8"/>
    <w:rsid w:val="00784133"/>
    <w:rsid w:val="0078483F"/>
    <w:rsid w:val="00784847"/>
    <w:rsid w:val="007848EA"/>
    <w:rsid w:val="00784C27"/>
    <w:rsid w:val="0078547E"/>
    <w:rsid w:val="00785A25"/>
    <w:rsid w:val="00785B94"/>
    <w:rsid w:val="00785D4A"/>
    <w:rsid w:val="00786524"/>
    <w:rsid w:val="007869BF"/>
    <w:rsid w:val="00787535"/>
    <w:rsid w:val="00787DE3"/>
    <w:rsid w:val="00790FBA"/>
    <w:rsid w:val="007925D7"/>
    <w:rsid w:val="0079324A"/>
    <w:rsid w:val="00794410"/>
    <w:rsid w:val="00794F64"/>
    <w:rsid w:val="0079554C"/>
    <w:rsid w:val="007957F6"/>
    <w:rsid w:val="00795A28"/>
    <w:rsid w:val="007960AC"/>
    <w:rsid w:val="00796A4E"/>
    <w:rsid w:val="00797184"/>
    <w:rsid w:val="007A048E"/>
    <w:rsid w:val="007A09C9"/>
    <w:rsid w:val="007A0CF8"/>
    <w:rsid w:val="007A24E2"/>
    <w:rsid w:val="007A251D"/>
    <w:rsid w:val="007A3680"/>
    <w:rsid w:val="007A372E"/>
    <w:rsid w:val="007A3B8D"/>
    <w:rsid w:val="007A3BE3"/>
    <w:rsid w:val="007A51C3"/>
    <w:rsid w:val="007A692C"/>
    <w:rsid w:val="007A6B20"/>
    <w:rsid w:val="007A7290"/>
    <w:rsid w:val="007A7894"/>
    <w:rsid w:val="007B02AB"/>
    <w:rsid w:val="007B1065"/>
    <w:rsid w:val="007B1252"/>
    <w:rsid w:val="007B1E5E"/>
    <w:rsid w:val="007B36A4"/>
    <w:rsid w:val="007B58F7"/>
    <w:rsid w:val="007B6015"/>
    <w:rsid w:val="007B6048"/>
    <w:rsid w:val="007B6C78"/>
    <w:rsid w:val="007B7030"/>
    <w:rsid w:val="007B7AD8"/>
    <w:rsid w:val="007B7F90"/>
    <w:rsid w:val="007C01A6"/>
    <w:rsid w:val="007C05BB"/>
    <w:rsid w:val="007C0A92"/>
    <w:rsid w:val="007C0EFE"/>
    <w:rsid w:val="007C1146"/>
    <w:rsid w:val="007C2168"/>
    <w:rsid w:val="007C2254"/>
    <w:rsid w:val="007C23C8"/>
    <w:rsid w:val="007C250B"/>
    <w:rsid w:val="007C275D"/>
    <w:rsid w:val="007C2845"/>
    <w:rsid w:val="007C39BB"/>
    <w:rsid w:val="007C457A"/>
    <w:rsid w:val="007C4A7B"/>
    <w:rsid w:val="007C548A"/>
    <w:rsid w:val="007C55D8"/>
    <w:rsid w:val="007C6147"/>
    <w:rsid w:val="007C6556"/>
    <w:rsid w:val="007C6D01"/>
    <w:rsid w:val="007C6F35"/>
    <w:rsid w:val="007D115E"/>
    <w:rsid w:val="007D13AE"/>
    <w:rsid w:val="007D14A4"/>
    <w:rsid w:val="007D27F7"/>
    <w:rsid w:val="007D2ADD"/>
    <w:rsid w:val="007D3C65"/>
    <w:rsid w:val="007D414C"/>
    <w:rsid w:val="007D431C"/>
    <w:rsid w:val="007D467A"/>
    <w:rsid w:val="007D4CBB"/>
    <w:rsid w:val="007D5366"/>
    <w:rsid w:val="007D53E5"/>
    <w:rsid w:val="007D588A"/>
    <w:rsid w:val="007D5BED"/>
    <w:rsid w:val="007D6369"/>
    <w:rsid w:val="007D6DC0"/>
    <w:rsid w:val="007D6E76"/>
    <w:rsid w:val="007D7754"/>
    <w:rsid w:val="007D7AA2"/>
    <w:rsid w:val="007E0329"/>
    <w:rsid w:val="007E140C"/>
    <w:rsid w:val="007E1898"/>
    <w:rsid w:val="007E268A"/>
    <w:rsid w:val="007E291B"/>
    <w:rsid w:val="007E4BF8"/>
    <w:rsid w:val="007E5169"/>
    <w:rsid w:val="007E551B"/>
    <w:rsid w:val="007E5A06"/>
    <w:rsid w:val="007E64FB"/>
    <w:rsid w:val="007E770B"/>
    <w:rsid w:val="007E7B9F"/>
    <w:rsid w:val="007E7C76"/>
    <w:rsid w:val="007F0FAC"/>
    <w:rsid w:val="007F19D7"/>
    <w:rsid w:val="007F1BD0"/>
    <w:rsid w:val="007F24F9"/>
    <w:rsid w:val="007F2925"/>
    <w:rsid w:val="007F2A0E"/>
    <w:rsid w:val="007F2C8B"/>
    <w:rsid w:val="007F33A6"/>
    <w:rsid w:val="007F4398"/>
    <w:rsid w:val="007F53BE"/>
    <w:rsid w:val="007F5608"/>
    <w:rsid w:val="00800C30"/>
    <w:rsid w:val="008013B0"/>
    <w:rsid w:val="008017F4"/>
    <w:rsid w:val="00801CF5"/>
    <w:rsid w:val="00801DA1"/>
    <w:rsid w:val="00801F01"/>
    <w:rsid w:val="0080202E"/>
    <w:rsid w:val="00802909"/>
    <w:rsid w:val="00802992"/>
    <w:rsid w:val="008029CC"/>
    <w:rsid w:val="008032E5"/>
    <w:rsid w:val="00803976"/>
    <w:rsid w:val="00803B82"/>
    <w:rsid w:val="00803C34"/>
    <w:rsid w:val="00803F05"/>
    <w:rsid w:val="008047AB"/>
    <w:rsid w:val="008053AB"/>
    <w:rsid w:val="00805556"/>
    <w:rsid w:val="0080665F"/>
    <w:rsid w:val="008075FF"/>
    <w:rsid w:val="00807AF0"/>
    <w:rsid w:val="008107F9"/>
    <w:rsid w:val="00810DA4"/>
    <w:rsid w:val="0081122B"/>
    <w:rsid w:val="00811674"/>
    <w:rsid w:val="00813323"/>
    <w:rsid w:val="00813D04"/>
    <w:rsid w:val="00814DFF"/>
    <w:rsid w:val="00815C7A"/>
    <w:rsid w:val="00815EB3"/>
    <w:rsid w:val="008164EC"/>
    <w:rsid w:val="00816862"/>
    <w:rsid w:val="0081736C"/>
    <w:rsid w:val="0081793C"/>
    <w:rsid w:val="008210BD"/>
    <w:rsid w:val="0082158F"/>
    <w:rsid w:val="008215A6"/>
    <w:rsid w:val="00822643"/>
    <w:rsid w:val="00822EC3"/>
    <w:rsid w:val="00825440"/>
    <w:rsid w:val="00825B58"/>
    <w:rsid w:val="00825E86"/>
    <w:rsid w:val="00826BA5"/>
    <w:rsid w:val="00827627"/>
    <w:rsid w:val="00827FD2"/>
    <w:rsid w:val="00830045"/>
    <w:rsid w:val="00830C47"/>
    <w:rsid w:val="00830E4A"/>
    <w:rsid w:val="008312AC"/>
    <w:rsid w:val="008323B7"/>
    <w:rsid w:val="00833A82"/>
    <w:rsid w:val="0083414C"/>
    <w:rsid w:val="00834775"/>
    <w:rsid w:val="0083498C"/>
    <w:rsid w:val="008354E7"/>
    <w:rsid w:val="008357D8"/>
    <w:rsid w:val="00836945"/>
    <w:rsid w:val="00836FB0"/>
    <w:rsid w:val="00837376"/>
    <w:rsid w:val="00837794"/>
    <w:rsid w:val="00837E02"/>
    <w:rsid w:val="00840112"/>
    <w:rsid w:val="008408C9"/>
    <w:rsid w:val="0084173E"/>
    <w:rsid w:val="00841E71"/>
    <w:rsid w:val="00842B5F"/>
    <w:rsid w:val="0084313C"/>
    <w:rsid w:val="008436C1"/>
    <w:rsid w:val="00844150"/>
    <w:rsid w:val="0084448C"/>
    <w:rsid w:val="00844D81"/>
    <w:rsid w:val="00844F39"/>
    <w:rsid w:val="00844FDE"/>
    <w:rsid w:val="00845529"/>
    <w:rsid w:val="00845BEA"/>
    <w:rsid w:val="00845D25"/>
    <w:rsid w:val="00845EF7"/>
    <w:rsid w:val="008463FC"/>
    <w:rsid w:val="0084697B"/>
    <w:rsid w:val="008477D2"/>
    <w:rsid w:val="008512C0"/>
    <w:rsid w:val="008513E0"/>
    <w:rsid w:val="00851575"/>
    <w:rsid w:val="00851635"/>
    <w:rsid w:val="00851865"/>
    <w:rsid w:val="00851B4A"/>
    <w:rsid w:val="00851F23"/>
    <w:rsid w:val="00852460"/>
    <w:rsid w:val="00852E63"/>
    <w:rsid w:val="0085556E"/>
    <w:rsid w:val="00856392"/>
    <w:rsid w:val="008569EA"/>
    <w:rsid w:val="008576C4"/>
    <w:rsid w:val="00860C8F"/>
    <w:rsid w:val="00860E70"/>
    <w:rsid w:val="00861150"/>
    <w:rsid w:val="00861725"/>
    <w:rsid w:val="00861D59"/>
    <w:rsid w:val="00863337"/>
    <w:rsid w:val="00863F25"/>
    <w:rsid w:val="0086453A"/>
    <w:rsid w:val="0086467B"/>
    <w:rsid w:val="00864957"/>
    <w:rsid w:val="008649C9"/>
    <w:rsid w:val="00864DB3"/>
    <w:rsid w:val="0086539E"/>
    <w:rsid w:val="0086574C"/>
    <w:rsid w:val="00865C91"/>
    <w:rsid w:val="00866069"/>
    <w:rsid w:val="00866362"/>
    <w:rsid w:val="00866C95"/>
    <w:rsid w:val="0086742E"/>
    <w:rsid w:val="00867CA4"/>
    <w:rsid w:val="00867ECA"/>
    <w:rsid w:val="00870E41"/>
    <w:rsid w:val="008714B6"/>
    <w:rsid w:val="00871801"/>
    <w:rsid w:val="00871D8A"/>
    <w:rsid w:val="008730E9"/>
    <w:rsid w:val="00874209"/>
    <w:rsid w:val="0087486D"/>
    <w:rsid w:val="00874E36"/>
    <w:rsid w:val="008750EC"/>
    <w:rsid w:val="00875122"/>
    <w:rsid w:val="00875C0A"/>
    <w:rsid w:val="00876260"/>
    <w:rsid w:val="00876D4E"/>
    <w:rsid w:val="008776F5"/>
    <w:rsid w:val="00877C87"/>
    <w:rsid w:val="0088072F"/>
    <w:rsid w:val="00880DC3"/>
    <w:rsid w:val="00882DB8"/>
    <w:rsid w:val="008832B8"/>
    <w:rsid w:val="00883339"/>
    <w:rsid w:val="0088385B"/>
    <w:rsid w:val="0088548D"/>
    <w:rsid w:val="0089049D"/>
    <w:rsid w:val="00891923"/>
    <w:rsid w:val="0089401C"/>
    <w:rsid w:val="00894CF8"/>
    <w:rsid w:val="00895F97"/>
    <w:rsid w:val="00896247"/>
    <w:rsid w:val="00897F87"/>
    <w:rsid w:val="008A03D5"/>
    <w:rsid w:val="008A0E45"/>
    <w:rsid w:val="008A1103"/>
    <w:rsid w:val="008A18BF"/>
    <w:rsid w:val="008A1A1D"/>
    <w:rsid w:val="008A1CBD"/>
    <w:rsid w:val="008A3AF3"/>
    <w:rsid w:val="008A3D4E"/>
    <w:rsid w:val="008A4088"/>
    <w:rsid w:val="008A5166"/>
    <w:rsid w:val="008A5235"/>
    <w:rsid w:val="008A56D2"/>
    <w:rsid w:val="008A7F43"/>
    <w:rsid w:val="008B04DC"/>
    <w:rsid w:val="008B14C0"/>
    <w:rsid w:val="008B1CB0"/>
    <w:rsid w:val="008B2DD2"/>
    <w:rsid w:val="008B36EE"/>
    <w:rsid w:val="008B4000"/>
    <w:rsid w:val="008B40FB"/>
    <w:rsid w:val="008B470F"/>
    <w:rsid w:val="008B50D0"/>
    <w:rsid w:val="008B52E5"/>
    <w:rsid w:val="008B6F03"/>
    <w:rsid w:val="008B7A38"/>
    <w:rsid w:val="008B7E51"/>
    <w:rsid w:val="008C0E15"/>
    <w:rsid w:val="008C1AA6"/>
    <w:rsid w:val="008C1ABE"/>
    <w:rsid w:val="008C1C00"/>
    <w:rsid w:val="008C1C9E"/>
    <w:rsid w:val="008C1EB6"/>
    <w:rsid w:val="008C1ECD"/>
    <w:rsid w:val="008C1F93"/>
    <w:rsid w:val="008C3354"/>
    <w:rsid w:val="008C3C2B"/>
    <w:rsid w:val="008C43F6"/>
    <w:rsid w:val="008C4564"/>
    <w:rsid w:val="008C466D"/>
    <w:rsid w:val="008C497E"/>
    <w:rsid w:val="008C5000"/>
    <w:rsid w:val="008C545A"/>
    <w:rsid w:val="008C5CA4"/>
    <w:rsid w:val="008C73A5"/>
    <w:rsid w:val="008C7BC8"/>
    <w:rsid w:val="008C7E07"/>
    <w:rsid w:val="008D003E"/>
    <w:rsid w:val="008D098C"/>
    <w:rsid w:val="008D0AC8"/>
    <w:rsid w:val="008D0E7C"/>
    <w:rsid w:val="008D144C"/>
    <w:rsid w:val="008D216C"/>
    <w:rsid w:val="008D2636"/>
    <w:rsid w:val="008D3CEB"/>
    <w:rsid w:val="008D52F0"/>
    <w:rsid w:val="008D5A3A"/>
    <w:rsid w:val="008D5A7E"/>
    <w:rsid w:val="008D70BF"/>
    <w:rsid w:val="008D75BB"/>
    <w:rsid w:val="008E06AE"/>
    <w:rsid w:val="008E1073"/>
    <w:rsid w:val="008E2605"/>
    <w:rsid w:val="008E2A25"/>
    <w:rsid w:val="008E2D4A"/>
    <w:rsid w:val="008E37D6"/>
    <w:rsid w:val="008E4205"/>
    <w:rsid w:val="008E46D6"/>
    <w:rsid w:val="008E4DD0"/>
    <w:rsid w:val="008E5DAD"/>
    <w:rsid w:val="008E6421"/>
    <w:rsid w:val="008E68B7"/>
    <w:rsid w:val="008E6C03"/>
    <w:rsid w:val="008E71D1"/>
    <w:rsid w:val="008E76AE"/>
    <w:rsid w:val="008E78B4"/>
    <w:rsid w:val="008E79E0"/>
    <w:rsid w:val="008E79E7"/>
    <w:rsid w:val="008F0224"/>
    <w:rsid w:val="008F236C"/>
    <w:rsid w:val="008F2A27"/>
    <w:rsid w:val="008F393C"/>
    <w:rsid w:val="008F3EB3"/>
    <w:rsid w:val="008F40BD"/>
    <w:rsid w:val="008F42C9"/>
    <w:rsid w:val="008F4337"/>
    <w:rsid w:val="008F46E6"/>
    <w:rsid w:val="008F486C"/>
    <w:rsid w:val="008F4BCB"/>
    <w:rsid w:val="008F5592"/>
    <w:rsid w:val="008F578F"/>
    <w:rsid w:val="008F5B37"/>
    <w:rsid w:val="008F658A"/>
    <w:rsid w:val="008F7099"/>
    <w:rsid w:val="009009E1"/>
    <w:rsid w:val="00902525"/>
    <w:rsid w:val="00902909"/>
    <w:rsid w:val="00902DE7"/>
    <w:rsid w:val="00902E48"/>
    <w:rsid w:val="00904877"/>
    <w:rsid w:val="00904D62"/>
    <w:rsid w:val="00904D6E"/>
    <w:rsid w:val="009101CA"/>
    <w:rsid w:val="009104ED"/>
    <w:rsid w:val="009107B8"/>
    <w:rsid w:val="0091152A"/>
    <w:rsid w:val="00911544"/>
    <w:rsid w:val="00912366"/>
    <w:rsid w:val="009130F4"/>
    <w:rsid w:val="009139A3"/>
    <w:rsid w:val="00913B64"/>
    <w:rsid w:val="00913D7D"/>
    <w:rsid w:val="00913EC4"/>
    <w:rsid w:val="009152EC"/>
    <w:rsid w:val="00915E0B"/>
    <w:rsid w:val="00915F89"/>
    <w:rsid w:val="0091627E"/>
    <w:rsid w:val="0091639E"/>
    <w:rsid w:val="00916657"/>
    <w:rsid w:val="00916A3D"/>
    <w:rsid w:val="00917C9B"/>
    <w:rsid w:val="00917E50"/>
    <w:rsid w:val="009200B6"/>
    <w:rsid w:val="00921D32"/>
    <w:rsid w:val="00921D4A"/>
    <w:rsid w:val="009223C4"/>
    <w:rsid w:val="00922DF4"/>
    <w:rsid w:val="00922EB6"/>
    <w:rsid w:val="00923350"/>
    <w:rsid w:val="0092359E"/>
    <w:rsid w:val="009238C2"/>
    <w:rsid w:val="009239D5"/>
    <w:rsid w:val="00923AC6"/>
    <w:rsid w:val="00923B4C"/>
    <w:rsid w:val="009244E2"/>
    <w:rsid w:val="00924E0C"/>
    <w:rsid w:val="00924F4D"/>
    <w:rsid w:val="00925275"/>
    <w:rsid w:val="0092541D"/>
    <w:rsid w:val="00925B88"/>
    <w:rsid w:val="00927436"/>
    <w:rsid w:val="00927623"/>
    <w:rsid w:val="009305C3"/>
    <w:rsid w:val="00930833"/>
    <w:rsid w:val="00931C81"/>
    <w:rsid w:val="0093262E"/>
    <w:rsid w:val="009326BB"/>
    <w:rsid w:val="00932D69"/>
    <w:rsid w:val="00933099"/>
    <w:rsid w:val="0093332E"/>
    <w:rsid w:val="00933949"/>
    <w:rsid w:val="00933E8C"/>
    <w:rsid w:val="00933EFC"/>
    <w:rsid w:val="00935218"/>
    <w:rsid w:val="009352BB"/>
    <w:rsid w:val="00935712"/>
    <w:rsid w:val="00935F24"/>
    <w:rsid w:val="0093607E"/>
    <w:rsid w:val="00936EB8"/>
    <w:rsid w:val="0093707F"/>
    <w:rsid w:val="0093765D"/>
    <w:rsid w:val="009406F8"/>
    <w:rsid w:val="00940D64"/>
    <w:rsid w:val="0094135B"/>
    <w:rsid w:val="00941771"/>
    <w:rsid w:val="00941885"/>
    <w:rsid w:val="0094222B"/>
    <w:rsid w:val="009425DE"/>
    <w:rsid w:val="00943A41"/>
    <w:rsid w:val="009454A2"/>
    <w:rsid w:val="0094555E"/>
    <w:rsid w:val="00947538"/>
    <w:rsid w:val="009477C5"/>
    <w:rsid w:val="00947A58"/>
    <w:rsid w:val="00947BFB"/>
    <w:rsid w:val="00950833"/>
    <w:rsid w:val="00951B11"/>
    <w:rsid w:val="00952597"/>
    <w:rsid w:val="0095268D"/>
    <w:rsid w:val="00953B99"/>
    <w:rsid w:val="00954BE1"/>
    <w:rsid w:val="00954D99"/>
    <w:rsid w:val="0095516A"/>
    <w:rsid w:val="0095606B"/>
    <w:rsid w:val="00956291"/>
    <w:rsid w:val="00957501"/>
    <w:rsid w:val="00957896"/>
    <w:rsid w:val="0096081E"/>
    <w:rsid w:val="0096113A"/>
    <w:rsid w:val="009611D8"/>
    <w:rsid w:val="009617E7"/>
    <w:rsid w:val="00961C10"/>
    <w:rsid w:val="00963AEC"/>
    <w:rsid w:val="00964399"/>
    <w:rsid w:val="00964900"/>
    <w:rsid w:val="00964CAA"/>
    <w:rsid w:val="00964E20"/>
    <w:rsid w:val="009657D3"/>
    <w:rsid w:val="009663CE"/>
    <w:rsid w:val="00967611"/>
    <w:rsid w:val="00971059"/>
    <w:rsid w:val="00971291"/>
    <w:rsid w:val="00971840"/>
    <w:rsid w:val="00972C95"/>
    <w:rsid w:val="00974094"/>
    <w:rsid w:val="009743A6"/>
    <w:rsid w:val="00974496"/>
    <w:rsid w:val="0097493E"/>
    <w:rsid w:val="00975409"/>
    <w:rsid w:val="00975BF5"/>
    <w:rsid w:val="00975EE2"/>
    <w:rsid w:val="009760BE"/>
    <w:rsid w:val="00976618"/>
    <w:rsid w:val="00977C1B"/>
    <w:rsid w:val="0098038C"/>
    <w:rsid w:val="009806A7"/>
    <w:rsid w:val="00981488"/>
    <w:rsid w:val="00981B41"/>
    <w:rsid w:val="009828DA"/>
    <w:rsid w:val="009829E7"/>
    <w:rsid w:val="009835F2"/>
    <w:rsid w:val="009854C1"/>
    <w:rsid w:val="00985B9A"/>
    <w:rsid w:val="00985C35"/>
    <w:rsid w:val="00986D2F"/>
    <w:rsid w:val="009871AE"/>
    <w:rsid w:val="00987697"/>
    <w:rsid w:val="0098770B"/>
    <w:rsid w:val="00987D04"/>
    <w:rsid w:val="00990F45"/>
    <w:rsid w:val="009923A2"/>
    <w:rsid w:val="0099241E"/>
    <w:rsid w:val="00992576"/>
    <w:rsid w:val="00993723"/>
    <w:rsid w:val="00993760"/>
    <w:rsid w:val="00993D84"/>
    <w:rsid w:val="00994862"/>
    <w:rsid w:val="00994B89"/>
    <w:rsid w:val="00994D2C"/>
    <w:rsid w:val="00995634"/>
    <w:rsid w:val="009958BE"/>
    <w:rsid w:val="00995CB4"/>
    <w:rsid w:val="00995D37"/>
    <w:rsid w:val="00995E9F"/>
    <w:rsid w:val="00996882"/>
    <w:rsid w:val="00996968"/>
    <w:rsid w:val="00996EB1"/>
    <w:rsid w:val="00997214"/>
    <w:rsid w:val="00997563"/>
    <w:rsid w:val="00997CAD"/>
    <w:rsid w:val="009A0B98"/>
    <w:rsid w:val="009A0D20"/>
    <w:rsid w:val="009A1B64"/>
    <w:rsid w:val="009A1BB2"/>
    <w:rsid w:val="009A1EF1"/>
    <w:rsid w:val="009A22B0"/>
    <w:rsid w:val="009A361B"/>
    <w:rsid w:val="009A4102"/>
    <w:rsid w:val="009A476F"/>
    <w:rsid w:val="009A4B84"/>
    <w:rsid w:val="009A4C8C"/>
    <w:rsid w:val="009A6130"/>
    <w:rsid w:val="009A7CB7"/>
    <w:rsid w:val="009A7D73"/>
    <w:rsid w:val="009A7E13"/>
    <w:rsid w:val="009B355D"/>
    <w:rsid w:val="009B360F"/>
    <w:rsid w:val="009B3C4A"/>
    <w:rsid w:val="009B45FB"/>
    <w:rsid w:val="009B4B1C"/>
    <w:rsid w:val="009B4E46"/>
    <w:rsid w:val="009B5203"/>
    <w:rsid w:val="009B6C1B"/>
    <w:rsid w:val="009B753F"/>
    <w:rsid w:val="009B783C"/>
    <w:rsid w:val="009C006E"/>
    <w:rsid w:val="009C0143"/>
    <w:rsid w:val="009C0B32"/>
    <w:rsid w:val="009C1111"/>
    <w:rsid w:val="009C19FF"/>
    <w:rsid w:val="009C20CD"/>
    <w:rsid w:val="009C2F33"/>
    <w:rsid w:val="009C305A"/>
    <w:rsid w:val="009C394B"/>
    <w:rsid w:val="009C3EA2"/>
    <w:rsid w:val="009C5D49"/>
    <w:rsid w:val="009C5DAF"/>
    <w:rsid w:val="009C5DEB"/>
    <w:rsid w:val="009C71CD"/>
    <w:rsid w:val="009C74E7"/>
    <w:rsid w:val="009D0051"/>
    <w:rsid w:val="009D0D65"/>
    <w:rsid w:val="009D157B"/>
    <w:rsid w:val="009D2745"/>
    <w:rsid w:val="009D37F1"/>
    <w:rsid w:val="009D4083"/>
    <w:rsid w:val="009D4B98"/>
    <w:rsid w:val="009D4E75"/>
    <w:rsid w:val="009D5E69"/>
    <w:rsid w:val="009E011E"/>
    <w:rsid w:val="009E0790"/>
    <w:rsid w:val="009E139D"/>
    <w:rsid w:val="009E16A3"/>
    <w:rsid w:val="009E2821"/>
    <w:rsid w:val="009E2AA8"/>
    <w:rsid w:val="009E2BB3"/>
    <w:rsid w:val="009E39E6"/>
    <w:rsid w:val="009E3FC0"/>
    <w:rsid w:val="009E47F8"/>
    <w:rsid w:val="009E4F54"/>
    <w:rsid w:val="009E53AC"/>
    <w:rsid w:val="009E544E"/>
    <w:rsid w:val="009E55DC"/>
    <w:rsid w:val="009E71E1"/>
    <w:rsid w:val="009E7247"/>
    <w:rsid w:val="009E7A04"/>
    <w:rsid w:val="009E7F79"/>
    <w:rsid w:val="009E7FE4"/>
    <w:rsid w:val="009F099C"/>
    <w:rsid w:val="009F0E1A"/>
    <w:rsid w:val="009F31B7"/>
    <w:rsid w:val="009F339F"/>
    <w:rsid w:val="009F3934"/>
    <w:rsid w:val="009F551C"/>
    <w:rsid w:val="009F5CBD"/>
    <w:rsid w:val="009F6568"/>
    <w:rsid w:val="009F680F"/>
    <w:rsid w:val="009F6A9D"/>
    <w:rsid w:val="009F76B7"/>
    <w:rsid w:val="009F7FED"/>
    <w:rsid w:val="00A00966"/>
    <w:rsid w:val="00A00A05"/>
    <w:rsid w:val="00A00D12"/>
    <w:rsid w:val="00A00F02"/>
    <w:rsid w:val="00A02C15"/>
    <w:rsid w:val="00A034A7"/>
    <w:rsid w:val="00A038D5"/>
    <w:rsid w:val="00A03A33"/>
    <w:rsid w:val="00A04E1C"/>
    <w:rsid w:val="00A05035"/>
    <w:rsid w:val="00A055E9"/>
    <w:rsid w:val="00A06FD6"/>
    <w:rsid w:val="00A07C61"/>
    <w:rsid w:val="00A11860"/>
    <w:rsid w:val="00A11CCD"/>
    <w:rsid w:val="00A137DE"/>
    <w:rsid w:val="00A13A8F"/>
    <w:rsid w:val="00A13AD3"/>
    <w:rsid w:val="00A14697"/>
    <w:rsid w:val="00A1493A"/>
    <w:rsid w:val="00A149EA"/>
    <w:rsid w:val="00A14E8C"/>
    <w:rsid w:val="00A15389"/>
    <w:rsid w:val="00A153DD"/>
    <w:rsid w:val="00A15EC7"/>
    <w:rsid w:val="00A17782"/>
    <w:rsid w:val="00A177C0"/>
    <w:rsid w:val="00A178C5"/>
    <w:rsid w:val="00A17C69"/>
    <w:rsid w:val="00A17D59"/>
    <w:rsid w:val="00A2044A"/>
    <w:rsid w:val="00A207C1"/>
    <w:rsid w:val="00A20C74"/>
    <w:rsid w:val="00A20D2F"/>
    <w:rsid w:val="00A21557"/>
    <w:rsid w:val="00A21AFE"/>
    <w:rsid w:val="00A21C28"/>
    <w:rsid w:val="00A236FE"/>
    <w:rsid w:val="00A23A97"/>
    <w:rsid w:val="00A251FE"/>
    <w:rsid w:val="00A25398"/>
    <w:rsid w:val="00A2541E"/>
    <w:rsid w:val="00A255F7"/>
    <w:rsid w:val="00A257E7"/>
    <w:rsid w:val="00A25AA4"/>
    <w:rsid w:val="00A25D0C"/>
    <w:rsid w:val="00A27590"/>
    <w:rsid w:val="00A279CE"/>
    <w:rsid w:val="00A27CD7"/>
    <w:rsid w:val="00A30638"/>
    <w:rsid w:val="00A307A7"/>
    <w:rsid w:val="00A30EAB"/>
    <w:rsid w:val="00A32714"/>
    <w:rsid w:val="00A32BEB"/>
    <w:rsid w:val="00A354A6"/>
    <w:rsid w:val="00A35CBF"/>
    <w:rsid w:val="00A363F4"/>
    <w:rsid w:val="00A367A4"/>
    <w:rsid w:val="00A36DF1"/>
    <w:rsid w:val="00A37242"/>
    <w:rsid w:val="00A37D36"/>
    <w:rsid w:val="00A37DEC"/>
    <w:rsid w:val="00A4010F"/>
    <w:rsid w:val="00A40B63"/>
    <w:rsid w:val="00A4163D"/>
    <w:rsid w:val="00A41BAA"/>
    <w:rsid w:val="00A42097"/>
    <w:rsid w:val="00A426B2"/>
    <w:rsid w:val="00A4319B"/>
    <w:rsid w:val="00A43F29"/>
    <w:rsid w:val="00A45178"/>
    <w:rsid w:val="00A45387"/>
    <w:rsid w:val="00A454BD"/>
    <w:rsid w:val="00A45530"/>
    <w:rsid w:val="00A45ADF"/>
    <w:rsid w:val="00A46075"/>
    <w:rsid w:val="00A4654F"/>
    <w:rsid w:val="00A51140"/>
    <w:rsid w:val="00A51190"/>
    <w:rsid w:val="00A51696"/>
    <w:rsid w:val="00A51C7D"/>
    <w:rsid w:val="00A51CB0"/>
    <w:rsid w:val="00A520C4"/>
    <w:rsid w:val="00A525A2"/>
    <w:rsid w:val="00A52E5B"/>
    <w:rsid w:val="00A535DE"/>
    <w:rsid w:val="00A55205"/>
    <w:rsid w:val="00A55274"/>
    <w:rsid w:val="00A559CF"/>
    <w:rsid w:val="00A55B08"/>
    <w:rsid w:val="00A55F12"/>
    <w:rsid w:val="00A56C99"/>
    <w:rsid w:val="00A60410"/>
    <w:rsid w:val="00A6084A"/>
    <w:rsid w:val="00A61F44"/>
    <w:rsid w:val="00A6227E"/>
    <w:rsid w:val="00A62858"/>
    <w:rsid w:val="00A62E9A"/>
    <w:rsid w:val="00A63F25"/>
    <w:rsid w:val="00A64190"/>
    <w:rsid w:val="00A64F02"/>
    <w:rsid w:val="00A655D8"/>
    <w:rsid w:val="00A65714"/>
    <w:rsid w:val="00A676B9"/>
    <w:rsid w:val="00A67A61"/>
    <w:rsid w:val="00A67A9C"/>
    <w:rsid w:val="00A67E99"/>
    <w:rsid w:val="00A70A2D"/>
    <w:rsid w:val="00A7124F"/>
    <w:rsid w:val="00A7230E"/>
    <w:rsid w:val="00A7262A"/>
    <w:rsid w:val="00A72967"/>
    <w:rsid w:val="00A72DB1"/>
    <w:rsid w:val="00A73B65"/>
    <w:rsid w:val="00A73C35"/>
    <w:rsid w:val="00A7423F"/>
    <w:rsid w:val="00A748C0"/>
    <w:rsid w:val="00A762F9"/>
    <w:rsid w:val="00A7631F"/>
    <w:rsid w:val="00A763EE"/>
    <w:rsid w:val="00A76CA7"/>
    <w:rsid w:val="00A77A1F"/>
    <w:rsid w:val="00A80323"/>
    <w:rsid w:val="00A816D8"/>
    <w:rsid w:val="00A81848"/>
    <w:rsid w:val="00A81DAB"/>
    <w:rsid w:val="00A83040"/>
    <w:rsid w:val="00A83AA6"/>
    <w:rsid w:val="00A84135"/>
    <w:rsid w:val="00A84850"/>
    <w:rsid w:val="00A848DD"/>
    <w:rsid w:val="00A84BE7"/>
    <w:rsid w:val="00A85A45"/>
    <w:rsid w:val="00A85EAB"/>
    <w:rsid w:val="00A86337"/>
    <w:rsid w:val="00A8640E"/>
    <w:rsid w:val="00A86A61"/>
    <w:rsid w:val="00A87147"/>
    <w:rsid w:val="00A87A22"/>
    <w:rsid w:val="00A914FC"/>
    <w:rsid w:val="00A92555"/>
    <w:rsid w:val="00A92F40"/>
    <w:rsid w:val="00A92F87"/>
    <w:rsid w:val="00A93199"/>
    <w:rsid w:val="00A93EC7"/>
    <w:rsid w:val="00A94754"/>
    <w:rsid w:val="00A94959"/>
    <w:rsid w:val="00A94A16"/>
    <w:rsid w:val="00A95047"/>
    <w:rsid w:val="00A9547C"/>
    <w:rsid w:val="00A95869"/>
    <w:rsid w:val="00A95ACA"/>
    <w:rsid w:val="00A95B5F"/>
    <w:rsid w:val="00A95F49"/>
    <w:rsid w:val="00A9602A"/>
    <w:rsid w:val="00A96281"/>
    <w:rsid w:val="00A96997"/>
    <w:rsid w:val="00A97148"/>
    <w:rsid w:val="00A97376"/>
    <w:rsid w:val="00A97A84"/>
    <w:rsid w:val="00AA0CA9"/>
    <w:rsid w:val="00AA3108"/>
    <w:rsid w:val="00AA33B9"/>
    <w:rsid w:val="00AA3E0A"/>
    <w:rsid w:val="00AA4095"/>
    <w:rsid w:val="00AA44F6"/>
    <w:rsid w:val="00AA4B09"/>
    <w:rsid w:val="00AA5A1D"/>
    <w:rsid w:val="00AA67F9"/>
    <w:rsid w:val="00AA72D7"/>
    <w:rsid w:val="00AA7C77"/>
    <w:rsid w:val="00AA7CFC"/>
    <w:rsid w:val="00AB01EC"/>
    <w:rsid w:val="00AB1588"/>
    <w:rsid w:val="00AB165A"/>
    <w:rsid w:val="00AB179F"/>
    <w:rsid w:val="00AB19FA"/>
    <w:rsid w:val="00AB1D7C"/>
    <w:rsid w:val="00AB378A"/>
    <w:rsid w:val="00AB5D35"/>
    <w:rsid w:val="00AB71FA"/>
    <w:rsid w:val="00AB725D"/>
    <w:rsid w:val="00AB7301"/>
    <w:rsid w:val="00AC00E7"/>
    <w:rsid w:val="00AC042B"/>
    <w:rsid w:val="00AC0B06"/>
    <w:rsid w:val="00AC0FB1"/>
    <w:rsid w:val="00AC27F8"/>
    <w:rsid w:val="00AC286E"/>
    <w:rsid w:val="00AC2FF0"/>
    <w:rsid w:val="00AC30FF"/>
    <w:rsid w:val="00AC315D"/>
    <w:rsid w:val="00AC5A73"/>
    <w:rsid w:val="00AC5D0B"/>
    <w:rsid w:val="00AC6EDA"/>
    <w:rsid w:val="00AC7B7C"/>
    <w:rsid w:val="00AD0810"/>
    <w:rsid w:val="00AD08EF"/>
    <w:rsid w:val="00AD0902"/>
    <w:rsid w:val="00AD1BF9"/>
    <w:rsid w:val="00AD3045"/>
    <w:rsid w:val="00AD37BB"/>
    <w:rsid w:val="00AD3DC3"/>
    <w:rsid w:val="00AD4276"/>
    <w:rsid w:val="00AD4354"/>
    <w:rsid w:val="00AD44DD"/>
    <w:rsid w:val="00AD4638"/>
    <w:rsid w:val="00AD4926"/>
    <w:rsid w:val="00AD4980"/>
    <w:rsid w:val="00AD49F1"/>
    <w:rsid w:val="00AD53E0"/>
    <w:rsid w:val="00AD5920"/>
    <w:rsid w:val="00AD67DD"/>
    <w:rsid w:val="00AD69C9"/>
    <w:rsid w:val="00AD758B"/>
    <w:rsid w:val="00AD7C31"/>
    <w:rsid w:val="00AD7DA3"/>
    <w:rsid w:val="00AE0820"/>
    <w:rsid w:val="00AE0BCD"/>
    <w:rsid w:val="00AE2302"/>
    <w:rsid w:val="00AE2D47"/>
    <w:rsid w:val="00AE2F65"/>
    <w:rsid w:val="00AE472F"/>
    <w:rsid w:val="00AE4C13"/>
    <w:rsid w:val="00AE5BCF"/>
    <w:rsid w:val="00AE635F"/>
    <w:rsid w:val="00AE71F2"/>
    <w:rsid w:val="00AE76C8"/>
    <w:rsid w:val="00AF01E9"/>
    <w:rsid w:val="00AF1DA5"/>
    <w:rsid w:val="00AF2162"/>
    <w:rsid w:val="00AF282E"/>
    <w:rsid w:val="00AF2B7F"/>
    <w:rsid w:val="00AF3116"/>
    <w:rsid w:val="00AF37B5"/>
    <w:rsid w:val="00AF4131"/>
    <w:rsid w:val="00AF4836"/>
    <w:rsid w:val="00AF5537"/>
    <w:rsid w:val="00AF5CED"/>
    <w:rsid w:val="00AF679F"/>
    <w:rsid w:val="00AF7244"/>
    <w:rsid w:val="00AF7964"/>
    <w:rsid w:val="00B00F37"/>
    <w:rsid w:val="00B01909"/>
    <w:rsid w:val="00B01EFD"/>
    <w:rsid w:val="00B02276"/>
    <w:rsid w:val="00B02862"/>
    <w:rsid w:val="00B02B3F"/>
    <w:rsid w:val="00B02C1E"/>
    <w:rsid w:val="00B0316C"/>
    <w:rsid w:val="00B034AF"/>
    <w:rsid w:val="00B037BE"/>
    <w:rsid w:val="00B0392D"/>
    <w:rsid w:val="00B040FA"/>
    <w:rsid w:val="00B04DE9"/>
    <w:rsid w:val="00B04F99"/>
    <w:rsid w:val="00B052A6"/>
    <w:rsid w:val="00B05BF7"/>
    <w:rsid w:val="00B060D7"/>
    <w:rsid w:val="00B069C0"/>
    <w:rsid w:val="00B06A47"/>
    <w:rsid w:val="00B06B83"/>
    <w:rsid w:val="00B06D54"/>
    <w:rsid w:val="00B07371"/>
    <w:rsid w:val="00B103FE"/>
    <w:rsid w:val="00B10729"/>
    <w:rsid w:val="00B11E36"/>
    <w:rsid w:val="00B1229F"/>
    <w:rsid w:val="00B1247B"/>
    <w:rsid w:val="00B128B2"/>
    <w:rsid w:val="00B129F1"/>
    <w:rsid w:val="00B1373B"/>
    <w:rsid w:val="00B13AA9"/>
    <w:rsid w:val="00B140BA"/>
    <w:rsid w:val="00B147CD"/>
    <w:rsid w:val="00B14A6B"/>
    <w:rsid w:val="00B15F3D"/>
    <w:rsid w:val="00B16CE1"/>
    <w:rsid w:val="00B16EB2"/>
    <w:rsid w:val="00B16F08"/>
    <w:rsid w:val="00B20749"/>
    <w:rsid w:val="00B207A4"/>
    <w:rsid w:val="00B20BFE"/>
    <w:rsid w:val="00B20E06"/>
    <w:rsid w:val="00B2128C"/>
    <w:rsid w:val="00B21809"/>
    <w:rsid w:val="00B21BB6"/>
    <w:rsid w:val="00B21F71"/>
    <w:rsid w:val="00B228A0"/>
    <w:rsid w:val="00B22F75"/>
    <w:rsid w:val="00B23385"/>
    <w:rsid w:val="00B23E51"/>
    <w:rsid w:val="00B25AC2"/>
    <w:rsid w:val="00B25B44"/>
    <w:rsid w:val="00B25DA3"/>
    <w:rsid w:val="00B26A6A"/>
    <w:rsid w:val="00B27233"/>
    <w:rsid w:val="00B3022F"/>
    <w:rsid w:val="00B3055B"/>
    <w:rsid w:val="00B343C1"/>
    <w:rsid w:val="00B35E65"/>
    <w:rsid w:val="00B36180"/>
    <w:rsid w:val="00B36D19"/>
    <w:rsid w:val="00B36E36"/>
    <w:rsid w:val="00B378FF"/>
    <w:rsid w:val="00B37EC1"/>
    <w:rsid w:val="00B41653"/>
    <w:rsid w:val="00B41B36"/>
    <w:rsid w:val="00B4203B"/>
    <w:rsid w:val="00B422E3"/>
    <w:rsid w:val="00B4245A"/>
    <w:rsid w:val="00B42B0B"/>
    <w:rsid w:val="00B430CB"/>
    <w:rsid w:val="00B44017"/>
    <w:rsid w:val="00B4596D"/>
    <w:rsid w:val="00B47301"/>
    <w:rsid w:val="00B50DAF"/>
    <w:rsid w:val="00B5101B"/>
    <w:rsid w:val="00B516BA"/>
    <w:rsid w:val="00B52604"/>
    <w:rsid w:val="00B526CF"/>
    <w:rsid w:val="00B52A31"/>
    <w:rsid w:val="00B53022"/>
    <w:rsid w:val="00B53ED4"/>
    <w:rsid w:val="00B54066"/>
    <w:rsid w:val="00B54751"/>
    <w:rsid w:val="00B54AA0"/>
    <w:rsid w:val="00B54B7F"/>
    <w:rsid w:val="00B552E7"/>
    <w:rsid w:val="00B555C1"/>
    <w:rsid w:val="00B55716"/>
    <w:rsid w:val="00B55755"/>
    <w:rsid w:val="00B55A33"/>
    <w:rsid w:val="00B55D79"/>
    <w:rsid w:val="00B5607C"/>
    <w:rsid w:val="00B56A02"/>
    <w:rsid w:val="00B5765D"/>
    <w:rsid w:val="00B57A87"/>
    <w:rsid w:val="00B57E63"/>
    <w:rsid w:val="00B61A3B"/>
    <w:rsid w:val="00B61FD5"/>
    <w:rsid w:val="00B6330C"/>
    <w:rsid w:val="00B63427"/>
    <w:rsid w:val="00B63A74"/>
    <w:rsid w:val="00B64002"/>
    <w:rsid w:val="00B64442"/>
    <w:rsid w:val="00B64AE1"/>
    <w:rsid w:val="00B64EE2"/>
    <w:rsid w:val="00B65544"/>
    <w:rsid w:val="00B6596B"/>
    <w:rsid w:val="00B65CC2"/>
    <w:rsid w:val="00B66A00"/>
    <w:rsid w:val="00B67182"/>
    <w:rsid w:val="00B67949"/>
    <w:rsid w:val="00B67C74"/>
    <w:rsid w:val="00B70E4F"/>
    <w:rsid w:val="00B71014"/>
    <w:rsid w:val="00B71065"/>
    <w:rsid w:val="00B724C0"/>
    <w:rsid w:val="00B7284B"/>
    <w:rsid w:val="00B72992"/>
    <w:rsid w:val="00B73D5B"/>
    <w:rsid w:val="00B74A5C"/>
    <w:rsid w:val="00B75636"/>
    <w:rsid w:val="00B75E0F"/>
    <w:rsid w:val="00B75E9B"/>
    <w:rsid w:val="00B760A3"/>
    <w:rsid w:val="00B761E5"/>
    <w:rsid w:val="00B76297"/>
    <w:rsid w:val="00B76EF9"/>
    <w:rsid w:val="00B77390"/>
    <w:rsid w:val="00B77829"/>
    <w:rsid w:val="00B80083"/>
    <w:rsid w:val="00B81ABB"/>
    <w:rsid w:val="00B82879"/>
    <w:rsid w:val="00B83176"/>
    <w:rsid w:val="00B83D9C"/>
    <w:rsid w:val="00B848E5"/>
    <w:rsid w:val="00B84F37"/>
    <w:rsid w:val="00B857E8"/>
    <w:rsid w:val="00B85D51"/>
    <w:rsid w:val="00B860AF"/>
    <w:rsid w:val="00B87439"/>
    <w:rsid w:val="00B901F1"/>
    <w:rsid w:val="00B93697"/>
    <w:rsid w:val="00B942ED"/>
    <w:rsid w:val="00B94BE5"/>
    <w:rsid w:val="00B94D20"/>
    <w:rsid w:val="00B9572C"/>
    <w:rsid w:val="00B95C33"/>
    <w:rsid w:val="00B9632C"/>
    <w:rsid w:val="00B96736"/>
    <w:rsid w:val="00B9762F"/>
    <w:rsid w:val="00B97970"/>
    <w:rsid w:val="00BA0141"/>
    <w:rsid w:val="00BA061B"/>
    <w:rsid w:val="00BA0674"/>
    <w:rsid w:val="00BA0C39"/>
    <w:rsid w:val="00BA0D06"/>
    <w:rsid w:val="00BA13E6"/>
    <w:rsid w:val="00BA1EB8"/>
    <w:rsid w:val="00BA2BBA"/>
    <w:rsid w:val="00BA3225"/>
    <w:rsid w:val="00BA3EE0"/>
    <w:rsid w:val="00BA4D0E"/>
    <w:rsid w:val="00BA4EF2"/>
    <w:rsid w:val="00BA5712"/>
    <w:rsid w:val="00BA60F2"/>
    <w:rsid w:val="00BA67E7"/>
    <w:rsid w:val="00BA74F4"/>
    <w:rsid w:val="00BA7DDE"/>
    <w:rsid w:val="00BB0329"/>
    <w:rsid w:val="00BB0DCF"/>
    <w:rsid w:val="00BB166B"/>
    <w:rsid w:val="00BB1DD1"/>
    <w:rsid w:val="00BB3188"/>
    <w:rsid w:val="00BB3339"/>
    <w:rsid w:val="00BB3897"/>
    <w:rsid w:val="00BB49A4"/>
    <w:rsid w:val="00BB5202"/>
    <w:rsid w:val="00BB650C"/>
    <w:rsid w:val="00BB685C"/>
    <w:rsid w:val="00BB6AE7"/>
    <w:rsid w:val="00BB727F"/>
    <w:rsid w:val="00BB7588"/>
    <w:rsid w:val="00BB77A5"/>
    <w:rsid w:val="00BB7AB7"/>
    <w:rsid w:val="00BB7D1A"/>
    <w:rsid w:val="00BC0718"/>
    <w:rsid w:val="00BC1061"/>
    <w:rsid w:val="00BC1510"/>
    <w:rsid w:val="00BC1A19"/>
    <w:rsid w:val="00BC1A1E"/>
    <w:rsid w:val="00BC23AC"/>
    <w:rsid w:val="00BC28A4"/>
    <w:rsid w:val="00BC2976"/>
    <w:rsid w:val="00BC2D25"/>
    <w:rsid w:val="00BC2F80"/>
    <w:rsid w:val="00BC34EF"/>
    <w:rsid w:val="00BC381B"/>
    <w:rsid w:val="00BC3824"/>
    <w:rsid w:val="00BC3CE2"/>
    <w:rsid w:val="00BC3DB7"/>
    <w:rsid w:val="00BC489C"/>
    <w:rsid w:val="00BC5048"/>
    <w:rsid w:val="00BC5667"/>
    <w:rsid w:val="00BC587F"/>
    <w:rsid w:val="00BC5E39"/>
    <w:rsid w:val="00BC60A2"/>
    <w:rsid w:val="00BC619F"/>
    <w:rsid w:val="00BC683B"/>
    <w:rsid w:val="00BC7BE1"/>
    <w:rsid w:val="00BC7C5D"/>
    <w:rsid w:val="00BD036B"/>
    <w:rsid w:val="00BD0522"/>
    <w:rsid w:val="00BD0D11"/>
    <w:rsid w:val="00BD1560"/>
    <w:rsid w:val="00BD1976"/>
    <w:rsid w:val="00BD1996"/>
    <w:rsid w:val="00BD2940"/>
    <w:rsid w:val="00BD2A71"/>
    <w:rsid w:val="00BD331A"/>
    <w:rsid w:val="00BD34A6"/>
    <w:rsid w:val="00BD3C2A"/>
    <w:rsid w:val="00BD4099"/>
    <w:rsid w:val="00BD61B4"/>
    <w:rsid w:val="00BD7EB9"/>
    <w:rsid w:val="00BE0629"/>
    <w:rsid w:val="00BE164E"/>
    <w:rsid w:val="00BE2721"/>
    <w:rsid w:val="00BE2E95"/>
    <w:rsid w:val="00BE2F3D"/>
    <w:rsid w:val="00BE46F2"/>
    <w:rsid w:val="00BE4EBD"/>
    <w:rsid w:val="00BE5AA6"/>
    <w:rsid w:val="00BE61E2"/>
    <w:rsid w:val="00BE6911"/>
    <w:rsid w:val="00BE7145"/>
    <w:rsid w:val="00BF01C0"/>
    <w:rsid w:val="00BF05CA"/>
    <w:rsid w:val="00BF0A47"/>
    <w:rsid w:val="00BF1CB4"/>
    <w:rsid w:val="00BF1DDB"/>
    <w:rsid w:val="00BF1E15"/>
    <w:rsid w:val="00BF27B0"/>
    <w:rsid w:val="00BF336C"/>
    <w:rsid w:val="00BF34F9"/>
    <w:rsid w:val="00BF4090"/>
    <w:rsid w:val="00BF4D1E"/>
    <w:rsid w:val="00BF5007"/>
    <w:rsid w:val="00BF5138"/>
    <w:rsid w:val="00BF5674"/>
    <w:rsid w:val="00BF5B69"/>
    <w:rsid w:val="00BF6183"/>
    <w:rsid w:val="00BF6D26"/>
    <w:rsid w:val="00C000F7"/>
    <w:rsid w:val="00C00CA2"/>
    <w:rsid w:val="00C013E6"/>
    <w:rsid w:val="00C016DB"/>
    <w:rsid w:val="00C01C14"/>
    <w:rsid w:val="00C03420"/>
    <w:rsid w:val="00C034CF"/>
    <w:rsid w:val="00C03EA6"/>
    <w:rsid w:val="00C04415"/>
    <w:rsid w:val="00C04FC6"/>
    <w:rsid w:val="00C055FA"/>
    <w:rsid w:val="00C05998"/>
    <w:rsid w:val="00C068A6"/>
    <w:rsid w:val="00C06AF9"/>
    <w:rsid w:val="00C06EF2"/>
    <w:rsid w:val="00C075C3"/>
    <w:rsid w:val="00C07A3D"/>
    <w:rsid w:val="00C07D8F"/>
    <w:rsid w:val="00C107E3"/>
    <w:rsid w:val="00C10BAF"/>
    <w:rsid w:val="00C11D1C"/>
    <w:rsid w:val="00C11E82"/>
    <w:rsid w:val="00C11EA4"/>
    <w:rsid w:val="00C120EB"/>
    <w:rsid w:val="00C121AB"/>
    <w:rsid w:val="00C122F6"/>
    <w:rsid w:val="00C12EED"/>
    <w:rsid w:val="00C142F6"/>
    <w:rsid w:val="00C14652"/>
    <w:rsid w:val="00C14BAF"/>
    <w:rsid w:val="00C14F5A"/>
    <w:rsid w:val="00C1546A"/>
    <w:rsid w:val="00C15718"/>
    <w:rsid w:val="00C15C6D"/>
    <w:rsid w:val="00C16258"/>
    <w:rsid w:val="00C165A5"/>
    <w:rsid w:val="00C16B51"/>
    <w:rsid w:val="00C171D6"/>
    <w:rsid w:val="00C178E5"/>
    <w:rsid w:val="00C17A1E"/>
    <w:rsid w:val="00C17BE9"/>
    <w:rsid w:val="00C17E03"/>
    <w:rsid w:val="00C219A3"/>
    <w:rsid w:val="00C21D2A"/>
    <w:rsid w:val="00C21EDA"/>
    <w:rsid w:val="00C222F6"/>
    <w:rsid w:val="00C223E3"/>
    <w:rsid w:val="00C22602"/>
    <w:rsid w:val="00C2292C"/>
    <w:rsid w:val="00C24834"/>
    <w:rsid w:val="00C250A2"/>
    <w:rsid w:val="00C25A0D"/>
    <w:rsid w:val="00C25F0B"/>
    <w:rsid w:val="00C276CA"/>
    <w:rsid w:val="00C27B02"/>
    <w:rsid w:val="00C27D55"/>
    <w:rsid w:val="00C30392"/>
    <w:rsid w:val="00C30700"/>
    <w:rsid w:val="00C317B1"/>
    <w:rsid w:val="00C31944"/>
    <w:rsid w:val="00C31957"/>
    <w:rsid w:val="00C31A5E"/>
    <w:rsid w:val="00C31D8E"/>
    <w:rsid w:val="00C32477"/>
    <w:rsid w:val="00C32AD6"/>
    <w:rsid w:val="00C32C70"/>
    <w:rsid w:val="00C32E38"/>
    <w:rsid w:val="00C34021"/>
    <w:rsid w:val="00C34CDE"/>
    <w:rsid w:val="00C3540E"/>
    <w:rsid w:val="00C3579B"/>
    <w:rsid w:val="00C35A40"/>
    <w:rsid w:val="00C35CC5"/>
    <w:rsid w:val="00C35EE8"/>
    <w:rsid w:val="00C366DD"/>
    <w:rsid w:val="00C36A80"/>
    <w:rsid w:val="00C37AD4"/>
    <w:rsid w:val="00C37D4E"/>
    <w:rsid w:val="00C41C2F"/>
    <w:rsid w:val="00C4220E"/>
    <w:rsid w:val="00C42951"/>
    <w:rsid w:val="00C44184"/>
    <w:rsid w:val="00C4430A"/>
    <w:rsid w:val="00C44BC6"/>
    <w:rsid w:val="00C45881"/>
    <w:rsid w:val="00C46D2A"/>
    <w:rsid w:val="00C478AC"/>
    <w:rsid w:val="00C47B96"/>
    <w:rsid w:val="00C47EED"/>
    <w:rsid w:val="00C51996"/>
    <w:rsid w:val="00C51A38"/>
    <w:rsid w:val="00C51C34"/>
    <w:rsid w:val="00C51D89"/>
    <w:rsid w:val="00C51EAF"/>
    <w:rsid w:val="00C52073"/>
    <w:rsid w:val="00C5295D"/>
    <w:rsid w:val="00C539B9"/>
    <w:rsid w:val="00C540D4"/>
    <w:rsid w:val="00C5431E"/>
    <w:rsid w:val="00C54B72"/>
    <w:rsid w:val="00C54F43"/>
    <w:rsid w:val="00C55273"/>
    <w:rsid w:val="00C556D4"/>
    <w:rsid w:val="00C557D0"/>
    <w:rsid w:val="00C562CF"/>
    <w:rsid w:val="00C56588"/>
    <w:rsid w:val="00C56908"/>
    <w:rsid w:val="00C56961"/>
    <w:rsid w:val="00C57199"/>
    <w:rsid w:val="00C57453"/>
    <w:rsid w:val="00C6003A"/>
    <w:rsid w:val="00C62F8F"/>
    <w:rsid w:val="00C6479B"/>
    <w:rsid w:val="00C647FB"/>
    <w:rsid w:val="00C6526A"/>
    <w:rsid w:val="00C65E96"/>
    <w:rsid w:val="00C664B7"/>
    <w:rsid w:val="00C66C12"/>
    <w:rsid w:val="00C67AB9"/>
    <w:rsid w:val="00C67CD4"/>
    <w:rsid w:val="00C70262"/>
    <w:rsid w:val="00C70ABD"/>
    <w:rsid w:val="00C70B4F"/>
    <w:rsid w:val="00C70C04"/>
    <w:rsid w:val="00C72E44"/>
    <w:rsid w:val="00C73227"/>
    <w:rsid w:val="00C75604"/>
    <w:rsid w:val="00C75CEA"/>
    <w:rsid w:val="00C76466"/>
    <w:rsid w:val="00C76A1B"/>
    <w:rsid w:val="00C76A4E"/>
    <w:rsid w:val="00C777EA"/>
    <w:rsid w:val="00C77BBD"/>
    <w:rsid w:val="00C80A0E"/>
    <w:rsid w:val="00C81413"/>
    <w:rsid w:val="00C8149F"/>
    <w:rsid w:val="00C81560"/>
    <w:rsid w:val="00C819EA"/>
    <w:rsid w:val="00C82596"/>
    <w:rsid w:val="00C82CBC"/>
    <w:rsid w:val="00C83271"/>
    <w:rsid w:val="00C83763"/>
    <w:rsid w:val="00C838B7"/>
    <w:rsid w:val="00C84D82"/>
    <w:rsid w:val="00C84FA2"/>
    <w:rsid w:val="00C858CD"/>
    <w:rsid w:val="00C868EB"/>
    <w:rsid w:val="00C86A32"/>
    <w:rsid w:val="00C879A3"/>
    <w:rsid w:val="00C87D80"/>
    <w:rsid w:val="00C87DBE"/>
    <w:rsid w:val="00C9052F"/>
    <w:rsid w:val="00C9062D"/>
    <w:rsid w:val="00C90884"/>
    <w:rsid w:val="00C90A50"/>
    <w:rsid w:val="00C90BB3"/>
    <w:rsid w:val="00C90E49"/>
    <w:rsid w:val="00C90FCD"/>
    <w:rsid w:val="00C9168F"/>
    <w:rsid w:val="00C91B0A"/>
    <w:rsid w:val="00C9231B"/>
    <w:rsid w:val="00C92E47"/>
    <w:rsid w:val="00C9470F"/>
    <w:rsid w:val="00C95645"/>
    <w:rsid w:val="00C9569F"/>
    <w:rsid w:val="00C95ECF"/>
    <w:rsid w:val="00C96E2E"/>
    <w:rsid w:val="00C9701D"/>
    <w:rsid w:val="00C9722D"/>
    <w:rsid w:val="00CA07E7"/>
    <w:rsid w:val="00CA1082"/>
    <w:rsid w:val="00CA1452"/>
    <w:rsid w:val="00CA14C0"/>
    <w:rsid w:val="00CA1C26"/>
    <w:rsid w:val="00CA1CDA"/>
    <w:rsid w:val="00CA2525"/>
    <w:rsid w:val="00CA30C6"/>
    <w:rsid w:val="00CA3D6C"/>
    <w:rsid w:val="00CA4145"/>
    <w:rsid w:val="00CA569F"/>
    <w:rsid w:val="00CA6B87"/>
    <w:rsid w:val="00CA764F"/>
    <w:rsid w:val="00CA7A7B"/>
    <w:rsid w:val="00CA7DFA"/>
    <w:rsid w:val="00CB0213"/>
    <w:rsid w:val="00CB0C57"/>
    <w:rsid w:val="00CB0C86"/>
    <w:rsid w:val="00CB0F1C"/>
    <w:rsid w:val="00CB0FFE"/>
    <w:rsid w:val="00CB1065"/>
    <w:rsid w:val="00CB2BCE"/>
    <w:rsid w:val="00CB3648"/>
    <w:rsid w:val="00CB396F"/>
    <w:rsid w:val="00CB3C4D"/>
    <w:rsid w:val="00CB477A"/>
    <w:rsid w:val="00CB4B94"/>
    <w:rsid w:val="00CB5389"/>
    <w:rsid w:val="00CB548C"/>
    <w:rsid w:val="00CB61BE"/>
    <w:rsid w:val="00CB6F1B"/>
    <w:rsid w:val="00CB6F2A"/>
    <w:rsid w:val="00CB7EF5"/>
    <w:rsid w:val="00CC0FE7"/>
    <w:rsid w:val="00CC120A"/>
    <w:rsid w:val="00CC155F"/>
    <w:rsid w:val="00CC15EF"/>
    <w:rsid w:val="00CC2749"/>
    <w:rsid w:val="00CC2CFB"/>
    <w:rsid w:val="00CC3395"/>
    <w:rsid w:val="00CC3939"/>
    <w:rsid w:val="00CC431D"/>
    <w:rsid w:val="00CC45ED"/>
    <w:rsid w:val="00CC47A6"/>
    <w:rsid w:val="00CC4A68"/>
    <w:rsid w:val="00CC4C1E"/>
    <w:rsid w:val="00CC4C52"/>
    <w:rsid w:val="00CC4F2B"/>
    <w:rsid w:val="00CC5182"/>
    <w:rsid w:val="00CC5C8F"/>
    <w:rsid w:val="00CC5F3A"/>
    <w:rsid w:val="00CC6D33"/>
    <w:rsid w:val="00CC6E84"/>
    <w:rsid w:val="00CC7D06"/>
    <w:rsid w:val="00CD0B7C"/>
    <w:rsid w:val="00CD1B6D"/>
    <w:rsid w:val="00CD26D2"/>
    <w:rsid w:val="00CD341F"/>
    <w:rsid w:val="00CD37E2"/>
    <w:rsid w:val="00CD3A4A"/>
    <w:rsid w:val="00CD3E91"/>
    <w:rsid w:val="00CD4239"/>
    <w:rsid w:val="00CD6C02"/>
    <w:rsid w:val="00CE3012"/>
    <w:rsid w:val="00CE3A24"/>
    <w:rsid w:val="00CE41D3"/>
    <w:rsid w:val="00CE53D4"/>
    <w:rsid w:val="00CF02D3"/>
    <w:rsid w:val="00CF101E"/>
    <w:rsid w:val="00CF1085"/>
    <w:rsid w:val="00CF18D5"/>
    <w:rsid w:val="00CF1D2F"/>
    <w:rsid w:val="00CF1F69"/>
    <w:rsid w:val="00CF39B8"/>
    <w:rsid w:val="00CF3B1B"/>
    <w:rsid w:val="00CF3E47"/>
    <w:rsid w:val="00CF4370"/>
    <w:rsid w:val="00CF4445"/>
    <w:rsid w:val="00CF49DF"/>
    <w:rsid w:val="00CF7200"/>
    <w:rsid w:val="00CF7D7A"/>
    <w:rsid w:val="00D0021A"/>
    <w:rsid w:val="00D00DAB"/>
    <w:rsid w:val="00D01A2C"/>
    <w:rsid w:val="00D01C61"/>
    <w:rsid w:val="00D03662"/>
    <w:rsid w:val="00D03D82"/>
    <w:rsid w:val="00D03DD4"/>
    <w:rsid w:val="00D0564B"/>
    <w:rsid w:val="00D05AE6"/>
    <w:rsid w:val="00D0622E"/>
    <w:rsid w:val="00D068AF"/>
    <w:rsid w:val="00D06EFC"/>
    <w:rsid w:val="00D07106"/>
    <w:rsid w:val="00D100E3"/>
    <w:rsid w:val="00D10FED"/>
    <w:rsid w:val="00D11067"/>
    <w:rsid w:val="00D1246D"/>
    <w:rsid w:val="00D12944"/>
    <w:rsid w:val="00D131A6"/>
    <w:rsid w:val="00D13323"/>
    <w:rsid w:val="00D14030"/>
    <w:rsid w:val="00D1438E"/>
    <w:rsid w:val="00D14496"/>
    <w:rsid w:val="00D145E5"/>
    <w:rsid w:val="00D15269"/>
    <w:rsid w:val="00D17223"/>
    <w:rsid w:val="00D1797A"/>
    <w:rsid w:val="00D20211"/>
    <w:rsid w:val="00D207D0"/>
    <w:rsid w:val="00D21B1D"/>
    <w:rsid w:val="00D22EDE"/>
    <w:rsid w:val="00D22FA0"/>
    <w:rsid w:val="00D23F29"/>
    <w:rsid w:val="00D24B78"/>
    <w:rsid w:val="00D24C77"/>
    <w:rsid w:val="00D25114"/>
    <w:rsid w:val="00D2704B"/>
    <w:rsid w:val="00D30643"/>
    <w:rsid w:val="00D31839"/>
    <w:rsid w:val="00D31D55"/>
    <w:rsid w:val="00D3214E"/>
    <w:rsid w:val="00D32322"/>
    <w:rsid w:val="00D3255D"/>
    <w:rsid w:val="00D329D6"/>
    <w:rsid w:val="00D32A0C"/>
    <w:rsid w:val="00D331ED"/>
    <w:rsid w:val="00D3410F"/>
    <w:rsid w:val="00D34196"/>
    <w:rsid w:val="00D34D11"/>
    <w:rsid w:val="00D3538E"/>
    <w:rsid w:val="00D35725"/>
    <w:rsid w:val="00D357E7"/>
    <w:rsid w:val="00D368C7"/>
    <w:rsid w:val="00D376B4"/>
    <w:rsid w:val="00D37B9B"/>
    <w:rsid w:val="00D40563"/>
    <w:rsid w:val="00D41B4C"/>
    <w:rsid w:val="00D4272A"/>
    <w:rsid w:val="00D43EEB"/>
    <w:rsid w:val="00D442A6"/>
    <w:rsid w:val="00D4470F"/>
    <w:rsid w:val="00D46E9D"/>
    <w:rsid w:val="00D508FB"/>
    <w:rsid w:val="00D517BA"/>
    <w:rsid w:val="00D5187D"/>
    <w:rsid w:val="00D518D5"/>
    <w:rsid w:val="00D51C72"/>
    <w:rsid w:val="00D51DEC"/>
    <w:rsid w:val="00D527C6"/>
    <w:rsid w:val="00D529A8"/>
    <w:rsid w:val="00D52E50"/>
    <w:rsid w:val="00D52EB0"/>
    <w:rsid w:val="00D54CFA"/>
    <w:rsid w:val="00D56AF5"/>
    <w:rsid w:val="00D605FE"/>
    <w:rsid w:val="00D606BA"/>
    <w:rsid w:val="00D60A33"/>
    <w:rsid w:val="00D60C31"/>
    <w:rsid w:val="00D610BC"/>
    <w:rsid w:val="00D610C6"/>
    <w:rsid w:val="00D61747"/>
    <w:rsid w:val="00D61C60"/>
    <w:rsid w:val="00D62093"/>
    <w:rsid w:val="00D623AB"/>
    <w:rsid w:val="00D62D82"/>
    <w:rsid w:val="00D6454F"/>
    <w:rsid w:val="00D65482"/>
    <w:rsid w:val="00D65569"/>
    <w:rsid w:val="00D658AD"/>
    <w:rsid w:val="00D6699D"/>
    <w:rsid w:val="00D66F95"/>
    <w:rsid w:val="00D6705A"/>
    <w:rsid w:val="00D676B5"/>
    <w:rsid w:val="00D67B43"/>
    <w:rsid w:val="00D67C82"/>
    <w:rsid w:val="00D705A5"/>
    <w:rsid w:val="00D710B7"/>
    <w:rsid w:val="00D71360"/>
    <w:rsid w:val="00D72015"/>
    <w:rsid w:val="00D72E64"/>
    <w:rsid w:val="00D731BC"/>
    <w:rsid w:val="00D7453E"/>
    <w:rsid w:val="00D7544E"/>
    <w:rsid w:val="00D755F0"/>
    <w:rsid w:val="00D75A5F"/>
    <w:rsid w:val="00D763D9"/>
    <w:rsid w:val="00D764CF"/>
    <w:rsid w:val="00D7752E"/>
    <w:rsid w:val="00D77637"/>
    <w:rsid w:val="00D7785E"/>
    <w:rsid w:val="00D7797E"/>
    <w:rsid w:val="00D779F7"/>
    <w:rsid w:val="00D77D3C"/>
    <w:rsid w:val="00D77F49"/>
    <w:rsid w:val="00D77F71"/>
    <w:rsid w:val="00D804DB"/>
    <w:rsid w:val="00D80DCA"/>
    <w:rsid w:val="00D819F3"/>
    <w:rsid w:val="00D81E10"/>
    <w:rsid w:val="00D81E36"/>
    <w:rsid w:val="00D82821"/>
    <w:rsid w:val="00D82833"/>
    <w:rsid w:val="00D82AA8"/>
    <w:rsid w:val="00D82FC6"/>
    <w:rsid w:val="00D834DB"/>
    <w:rsid w:val="00D85095"/>
    <w:rsid w:val="00D8555B"/>
    <w:rsid w:val="00D85D03"/>
    <w:rsid w:val="00D85F72"/>
    <w:rsid w:val="00D862C7"/>
    <w:rsid w:val="00D870D1"/>
    <w:rsid w:val="00D87112"/>
    <w:rsid w:val="00D87342"/>
    <w:rsid w:val="00D90120"/>
    <w:rsid w:val="00D91591"/>
    <w:rsid w:val="00D92258"/>
    <w:rsid w:val="00D92322"/>
    <w:rsid w:val="00D936A2"/>
    <w:rsid w:val="00D94CF3"/>
    <w:rsid w:val="00D94F56"/>
    <w:rsid w:val="00D95212"/>
    <w:rsid w:val="00D953AD"/>
    <w:rsid w:val="00D96115"/>
    <w:rsid w:val="00D96797"/>
    <w:rsid w:val="00DA007B"/>
    <w:rsid w:val="00DA0A69"/>
    <w:rsid w:val="00DA0C3C"/>
    <w:rsid w:val="00DA146F"/>
    <w:rsid w:val="00DA1B70"/>
    <w:rsid w:val="00DA28C5"/>
    <w:rsid w:val="00DA3003"/>
    <w:rsid w:val="00DA3125"/>
    <w:rsid w:val="00DA3BBF"/>
    <w:rsid w:val="00DA4136"/>
    <w:rsid w:val="00DA4FA7"/>
    <w:rsid w:val="00DA52B9"/>
    <w:rsid w:val="00DA535C"/>
    <w:rsid w:val="00DA56B1"/>
    <w:rsid w:val="00DA5DD8"/>
    <w:rsid w:val="00DA5FF8"/>
    <w:rsid w:val="00DA6AAE"/>
    <w:rsid w:val="00DA787C"/>
    <w:rsid w:val="00DB0996"/>
    <w:rsid w:val="00DB0CEC"/>
    <w:rsid w:val="00DB110F"/>
    <w:rsid w:val="00DB192C"/>
    <w:rsid w:val="00DB1EEF"/>
    <w:rsid w:val="00DB25C1"/>
    <w:rsid w:val="00DB2993"/>
    <w:rsid w:val="00DB2DA5"/>
    <w:rsid w:val="00DB359E"/>
    <w:rsid w:val="00DB383B"/>
    <w:rsid w:val="00DB3F01"/>
    <w:rsid w:val="00DB566A"/>
    <w:rsid w:val="00DB5AC0"/>
    <w:rsid w:val="00DB6133"/>
    <w:rsid w:val="00DB61D2"/>
    <w:rsid w:val="00DB6407"/>
    <w:rsid w:val="00DB78E1"/>
    <w:rsid w:val="00DC0102"/>
    <w:rsid w:val="00DC0A74"/>
    <w:rsid w:val="00DC11C3"/>
    <w:rsid w:val="00DC13EB"/>
    <w:rsid w:val="00DC159D"/>
    <w:rsid w:val="00DC18C9"/>
    <w:rsid w:val="00DC2327"/>
    <w:rsid w:val="00DC2D0B"/>
    <w:rsid w:val="00DC4181"/>
    <w:rsid w:val="00DC44AF"/>
    <w:rsid w:val="00DC5859"/>
    <w:rsid w:val="00DC5C8A"/>
    <w:rsid w:val="00DC696D"/>
    <w:rsid w:val="00DC6C6A"/>
    <w:rsid w:val="00DC7CC8"/>
    <w:rsid w:val="00DD02FD"/>
    <w:rsid w:val="00DD072F"/>
    <w:rsid w:val="00DD08B2"/>
    <w:rsid w:val="00DD11D5"/>
    <w:rsid w:val="00DD1FE7"/>
    <w:rsid w:val="00DD2777"/>
    <w:rsid w:val="00DD30CE"/>
    <w:rsid w:val="00DD336E"/>
    <w:rsid w:val="00DD3A84"/>
    <w:rsid w:val="00DD3A85"/>
    <w:rsid w:val="00DD4AA8"/>
    <w:rsid w:val="00DD4C67"/>
    <w:rsid w:val="00DD5599"/>
    <w:rsid w:val="00DD5D51"/>
    <w:rsid w:val="00DD65E8"/>
    <w:rsid w:val="00DD6D54"/>
    <w:rsid w:val="00DD71B9"/>
    <w:rsid w:val="00DD7763"/>
    <w:rsid w:val="00DD7FC6"/>
    <w:rsid w:val="00DE0178"/>
    <w:rsid w:val="00DE0625"/>
    <w:rsid w:val="00DE0691"/>
    <w:rsid w:val="00DE07A4"/>
    <w:rsid w:val="00DE0ECD"/>
    <w:rsid w:val="00DE1272"/>
    <w:rsid w:val="00DE1684"/>
    <w:rsid w:val="00DE1795"/>
    <w:rsid w:val="00DE1B59"/>
    <w:rsid w:val="00DE253A"/>
    <w:rsid w:val="00DE3552"/>
    <w:rsid w:val="00DE3BBF"/>
    <w:rsid w:val="00DE42C8"/>
    <w:rsid w:val="00DE4529"/>
    <w:rsid w:val="00DE47F9"/>
    <w:rsid w:val="00DE5082"/>
    <w:rsid w:val="00DE57ED"/>
    <w:rsid w:val="00DE5F3B"/>
    <w:rsid w:val="00DE734D"/>
    <w:rsid w:val="00DE7EB4"/>
    <w:rsid w:val="00DE7F29"/>
    <w:rsid w:val="00DF076A"/>
    <w:rsid w:val="00DF0D2E"/>
    <w:rsid w:val="00DF0FD3"/>
    <w:rsid w:val="00DF12CE"/>
    <w:rsid w:val="00DF2604"/>
    <w:rsid w:val="00DF291B"/>
    <w:rsid w:val="00DF3036"/>
    <w:rsid w:val="00DF3FE7"/>
    <w:rsid w:val="00DF5103"/>
    <w:rsid w:val="00DF57A1"/>
    <w:rsid w:val="00DF63C2"/>
    <w:rsid w:val="00DF74EA"/>
    <w:rsid w:val="00DF7994"/>
    <w:rsid w:val="00E00225"/>
    <w:rsid w:val="00E02A9B"/>
    <w:rsid w:val="00E03B31"/>
    <w:rsid w:val="00E03E2D"/>
    <w:rsid w:val="00E0435B"/>
    <w:rsid w:val="00E04C8E"/>
    <w:rsid w:val="00E04F34"/>
    <w:rsid w:val="00E051E3"/>
    <w:rsid w:val="00E05C20"/>
    <w:rsid w:val="00E05CA1"/>
    <w:rsid w:val="00E05E13"/>
    <w:rsid w:val="00E05F59"/>
    <w:rsid w:val="00E06921"/>
    <w:rsid w:val="00E0772B"/>
    <w:rsid w:val="00E07892"/>
    <w:rsid w:val="00E07996"/>
    <w:rsid w:val="00E101E9"/>
    <w:rsid w:val="00E10CDE"/>
    <w:rsid w:val="00E10D58"/>
    <w:rsid w:val="00E111B7"/>
    <w:rsid w:val="00E11F93"/>
    <w:rsid w:val="00E13062"/>
    <w:rsid w:val="00E1447E"/>
    <w:rsid w:val="00E14716"/>
    <w:rsid w:val="00E148CF"/>
    <w:rsid w:val="00E1546B"/>
    <w:rsid w:val="00E15522"/>
    <w:rsid w:val="00E1696E"/>
    <w:rsid w:val="00E16B20"/>
    <w:rsid w:val="00E17E94"/>
    <w:rsid w:val="00E20485"/>
    <w:rsid w:val="00E20B8B"/>
    <w:rsid w:val="00E21C64"/>
    <w:rsid w:val="00E220C9"/>
    <w:rsid w:val="00E23384"/>
    <w:rsid w:val="00E2373F"/>
    <w:rsid w:val="00E23FE9"/>
    <w:rsid w:val="00E2415D"/>
    <w:rsid w:val="00E24324"/>
    <w:rsid w:val="00E25475"/>
    <w:rsid w:val="00E2650D"/>
    <w:rsid w:val="00E26585"/>
    <w:rsid w:val="00E26A3F"/>
    <w:rsid w:val="00E26CAF"/>
    <w:rsid w:val="00E273A3"/>
    <w:rsid w:val="00E273B7"/>
    <w:rsid w:val="00E2773A"/>
    <w:rsid w:val="00E27D91"/>
    <w:rsid w:val="00E30144"/>
    <w:rsid w:val="00E31069"/>
    <w:rsid w:val="00E31BB1"/>
    <w:rsid w:val="00E328FE"/>
    <w:rsid w:val="00E330AE"/>
    <w:rsid w:val="00E3318A"/>
    <w:rsid w:val="00E335B5"/>
    <w:rsid w:val="00E33FEC"/>
    <w:rsid w:val="00E34056"/>
    <w:rsid w:val="00E342BA"/>
    <w:rsid w:val="00E34553"/>
    <w:rsid w:val="00E374CD"/>
    <w:rsid w:val="00E37588"/>
    <w:rsid w:val="00E37863"/>
    <w:rsid w:val="00E41D63"/>
    <w:rsid w:val="00E41F7C"/>
    <w:rsid w:val="00E4257A"/>
    <w:rsid w:val="00E42DD7"/>
    <w:rsid w:val="00E43C7A"/>
    <w:rsid w:val="00E43C82"/>
    <w:rsid w:val="00E44101"/>
    <w:rsid w:val="00E441FB"/>
    <w:rsid w:val="00E44A0B"/>
    <w:rsid w:val="00E44F2F"/>
    <w:rsid w:val="00E45019"/>
    <w:rsid w:val="00E459B6"/>
    <w:rsid w:val="00E45AFE"/>
    <w:rsid w:val="00E45D34"/>
    <w:rsid w:val="00E46C53"/>
    <w:rsid w:val="00E47305"/>
    <w:rsid w:val="00E4750C"/>
    <w:rsid w:val="00E47B69"/>
    <w:rsid w:val="00E50CED"/>
    <w:rsid w:val="00E51BFE"/>
    <w:rsid w:val="00E5289E"/>
    <w:rsid w:val="00E5364A"/>
    <w:rsid w:val="00E538D6"/>
    <w:rsid w:val="00E5391F"/>
    <w:rsid w:val="00E54ABB"/>
    <w:rsid w:val="00E55AC0"/>
    <w:rsid w:val="00E5663C"/>
    <w:rsid w:val="00E5731C"/>
    <w:rsid w:val="00E576A3"/>
    <w:rsid w:val="00E5785C"/>
    <w:rsid w:val="00E57B3E"/>
    <w:rsid w:val="00E57FE9"/>
    <w:rsid w:val="00E6000E"/>
    <w:rsid w:val="00E600D0"/>
    <w:rsid w:val="00E6019B"/>
    <w:rsid w:val="00E61246"/>
    <w:rsid w:val="00E63BBC"/>
    <w:rsid w:val="00E63D6C"/>
    <w:rsid w:val="00E65961"/>
    <w:rsid w:val="00E660BB"/>
    <w:rsid w:val="00E6613C"/>
    <w:rsid w:val="00E6619A"/>
    <w:rsid w:val="00E664BF"/>
    <w:rsid w:val="00E66736"/>
    <w:rsid w:val="00E6708C"/>
    <w:rsid w:val="00E67185"/>
    <w:rsid w:val="00E672BD"/>
    <w:rsid w:val="00E70373"/>
    <w:rsid w:val="00E7090E"/>
    <w:rsid w:val="00E70ED9"/>
    <w:rsid w:val="00E713B2"/>
    <w:rsid w:val="00E71B4A"/>
    <w:rsid w:val="00E725FF"/>
    <w:rsid w:val="00E727D9"/>
    <w:rsid w:val="00E7349A"/>
    <w:rsid w:val="00E73D91"/>
    <w:rsid w:val="00E747BF"/>
    <w:rsid w:val="00E74B8E"/>
    <w:rsid w:val="00E74BE8"/>
    <w:rsid w:val="00E7556E"/>
    <w:rsid w:val="00E76035"/>
    <w:rsid w:val="00E7697A"/>
    <w:rsid w:val="00E77889"/>
    <w:rsid w:val="00E77EDE"/>
    <w:rsid w:val="00E81372"/>
    <w:rsid w:val="00E813AF"/>
    <w:rsid w:val="00E81669"/>
    <w:rsid w:val="00E818E6"/>
    <w:rsid w:val="00E81DCA"/>
    <w:rsid w:val="00E823BB"/>
    <w:rsid w:val="00E82C84"/>
    <w:rsid w:val="00E833D4"/>
    <w:rsid w:val="00E8502D"/>
    <w:rsid w:val="00E85696"/>
    <w:rsid w:val="00E86556"/>
    <w:rsid w:val="00E867B9"/>
    <w:rsid w:val="00E86C36"/>
    <w:rsid w:val="00E86ED4"/>
    <w:rsid w:val="00E86EEE"/>
    <w:rsid w:val="00E90F32"/>
    <w:rsid w:val="00E91240"/>
    <w:rsid w:val="00E91A3C"/>
    <w:rsid w:val="00E91D29"/>
    <w:rsid w:val="00E91D7C"/>
    <w:rsid w:val="00E92126"/>
    <w:rsid w:val="00E92564"/>
    <w:rsid w:val="00E94704"/>
    <w:rsid w:val="00E952BF"/>
    <w:rsid w:val="00E95894"/>
    <w:rsid w:val="00E95A3D"/>
    <w:rsid w:val="00E96703"/>
    <w:rsid w:val="00E96A19"/>
    <w:rsid w:val="00E9752E"/>
    <w:rsid w:val="00E979ED"/>
    <w:rsid w:val="00E97EEA"/>
    <w:rsid w:val="00EA0CAE"/>
    <w:rsid w:val="00EA0F60"/>
    <w:rsid w:val="00EA10D5"/>
    <w:rsid w:val="00EA200F"/>
    <w:rsid w:val="00EA2382"/>
    <w:rsid w:val="00EA2C25"/>
    <w:rsid w:val="00EA2CAB"/>
    <w:rsid w:val="00EA44B1"/>
    <w:rsid w:val="00EA471F"/>
    <w:rsid w:val="00EA4E86"/>
    <w:rsid w:val="00EA5305"/>
    <w:rsid w:val="00EA5B73"/>
    <w:rsid w:val="00EA5ED5"/>
    <w:rsid w:val="00EA6101"/>
    <w:rsid w:val="00EA66E0"/>
    <w:rsid w:val="00EA76F0"/>
    <w:rsid w:val="00EB0254"/>
    <w:rsid w:val="00EB0606"/>
    <w:rsid w:val="00EB0B83"/>
    <w:rsid w:val="00EB194F"/>
    <w:rsid w:val="00EB1BD4"/>
    <w:rsid w:val="00EB1D08"/>
    <w:rsid w:val="00EB239F"/>
    <w:rsid w:val="00EB2949"/>
    <w:rsid w:val="00EB315F"/>
    <w:rsid w:val="00EB3C7A"/>
    <w:rsid w:val="00EB4090"/>
    <w:rsid w:val="00EB43EA"/>
    <w:rsid w:val="00EB77C0"/>
    <w:rsid w:val="00EB7A83"/>
    <w:rsid w:val="00EB7B03"/>
    <w:rsid w:val="00EB7F50"/>
    <w:rsid w:val="00EC045C"/>
    <w:rsid w:val="00EC0556"/>
    <w:rsid w:val="00EC0C6D"/>
    <w:rsid w:val="00EC3365"/>
    <w:rsid w:val="00EC3AFC"/>
    <w:rsid w:val="00EC5F25"/>
    <w:rsid w:val="00EC60F9"/>
    <w:rsid w:val="00ED0172"/>
    <w:rsid w:val="00ED043F"/>
    <w:rsid w:val="00ED0821"/>
    <w:rsid w:val="00ED20FC"/>
    <w:rsid w:val="00ED2ED3"/>
    <w:rsid w:val="00ED3358"/>
    <w:rsid w:val="00ED3D7C"/>
    <w:rsid w:val="00ED3F66"/>
    <w:rsid w:val="00ED45C5"/>
    <w:rsid w:val="00ED585C"/>
    <w:rsid w:val="00ED68D2"/>
    <w:rsid w:val="00ED7A0C"/>
    <w:rsid w:val="00EE06D7"/>
    <w:rsid w:val="00EE09B8"/>
    <w:rsid w:val="00EE1339"/>
    <w:rsid w:val="00EE1873"/>
    <w:rsid w:val="00EE1E43"/>
    <w:rsid w:val="00EE2923"/>
    <w:rsid w:val="00EE3321"/>
    <w:rsid w:val="00EE3C24"/>
    <w:rsid w:val="00EE47BC"/>
    <w:rsid w:val="00EE4C14"/>
    <w:rsid w:val="00EE4CF4"/>
    <w:rsid w:val="00EE5584"/>
    <w:rsid w:val="00EE5DF4"/>
    <w:rsid w:val="00EE74EF"/>
    <w:rsid w:val="00EE7C9C"/>
    <w:rsid w:val="00EF06F8"/>
    <w:rsid w:val="00EF0B2C"/>
    <w:rsid w:val="00EF12B6"/>
    <w:rsid w:val="00EF17E1"/>
    <w:rsid w:val="00EF26CB"/>
    <w:rsid w:val="00EF2DA6"/>
    <w:rsid w:val="00EF2E35"/>
    <w:rsid w:val="00EF3AA4"/>
    <w:rsid w:val="00EF3EE1"/>
    <w:rsid w:val="00EF3F5D"/>
    <w:rsid w:val="00EF4CDB"/>
    <w:rsid w:val="00EF5450"/>
    <w:rsid w:val="00EF6027"/>
    <w:rsid w:val="00EF639D"/>
    <w:rsid w:val="00EF6DF2"/>
    <w:rsid w:val="00EF7B67"/>
    <w:rsid w:val="00F00FF1"/>
    <w:rsid w:val="00F01A88"/>
    <w:rsid w:val="00F01B3F"/>
    <w:rsid w:val="00F01B88"/>
    <w:rsid w:val="00F02156"/>
    <w:rsid w:val="00F021E7"/>
    <w:rsid w:val="00F022A0"/>
    <w:rsid w:val="00F02AA5"/>
    <w:rsid w:val="00F02B0A"/>
    <w:rsid w:val="00F0347E"/>
    <w:rsid w:val="00F0464F"/>
    <w:rsid w:val="00F04751"/>
    <w:rsid w:val="00F04C7C"/>
    <w:rsid w:val="00F04DAD"/>
    <w:rsid w:val="00F05394"/>
    <w:rsid w:val="00F056C2"/>
    <w:rsid w:val="00F061F9"/>
    <w:rsid w:val="00F06841"/>
    <w:rsid w:val="00F06CB5"/>
    <w:rsid w:val="00F06D9B"/>
    <w:rsid w:val="00F06E29"/>
    <w:rsid w:val="00F07F98"/>
    <w:rsid w:val="00F105D2"/>
    <w:rsid w:val="00F10B07"/>
    <w:rsid w:val="00F11F1D"/>
    <w:rsid w:val="00F124E8"/>
    <w:rsid w:val="00F12686"/>
    <w:rsid w:val="00F12CB3"/>
    <w:rsid w:val="00F135D7"/>
    <w:rsid w:val="00F145A7"/>
    <w:rsid w:val="00F16444"/>
    <w:rsid w:val="00F17240"/>
    <w:rsid w:val="00F17365"/>
    <w:rsid w:val="00F1754D"/>
    <w:rsid w:val="00F2131B"/>
    <w:rsid w:val="00F21BD2"/>
    <w:rsid w:val="00F22A74"/>
    <w:rsid w:val="00F22E2B"/>
    <w:rsid w:val="00F22EEA"/>
    <w:rsid w:val="00F22FB4"/>
    <w:rsid w:val="00F234F8"/>
    <w:rsid w:val="00F2376B"/>
    <w:rsid w:val="00F23BF5"/>
    <w:rsid w:val="00F23EA7"/>
    <w:rsid w:val="00F272A7"/>
    <w:rsid w:val="00F2739B"/>
    <w:rsid w:val="00F27908"/>
    <w:rsid w:val="00F3024D"/>
    <w:rsid w:val="00F305FA"/>
    <w:rsid w:val="00F30A0F"/>
    <w:rsid w:val="00F30C7B"/>
    <w:rsid w:val="00F327A1"/>
    <w:rsid w:val="00F329D1"/>
    <w:rsid w:val="00F32CBF"/>
    <w:rsid w:val="00F33161"/>
    <w:rsid w:val="00F33EAC"/>
    <w:rsid w:val="00F3422A"/>
    <w:rsid w:val="00F34503"/>
    <w:rsid w:val="00F346D5"/>
    <w:rsid w:val="00F3493F"/>
    <w:rsid w:val="00F36131"/>
    <w:rsid w:val="00F405FD"/>
    <w:rsid w:val="00F414BA"/>
    <w:rsid w:val="00F42215"/>
    <w:rsid w:val="00F445DE"/>
    <w:rsid w:val="00F44803"/>
    <w:rsid w:val="00F448AE"/>
    <w:rsid w:val="00F451DA"/>
    <w:rsid w:val="00F45349"/>
    <w:rsid w:val="00F45E73"/>
    <w:rsid w:val="00F46096"/>
    <w:rsid w:val="00F46153"/>
    <w:rsid w:val="00F46F3E"/>
    <w:rsid w:val="00F47A2C"/>
    <w:rsid w:val="00F47A65"/>
    <w:rsid w:val="00F5109E"/>
    <w:rsid w:val="00F51325"/>
    <w:rsid w:val="00F5134C"/>
    <w:rsid w:val="00F51F90"/>
    <w:rsid w:val="00F52AD1"/>
    <w:rsid w:val="00F5480A"/>
    <w:rsid w:val="00F5604E"/>
    <w:rsid w:val="00F57950"/>
    <w:rsid w:val="00F57B43"/>
    <w:rsid w:val="00F6055D"/>
    <w:rsid w:val="00F60652"/>
    <w:rsid w:val="00F60844"/>
    <w:rsid w:val="00F60FCB"/>
    <w:rsid w:val="00F611A6"/>
    <w:rsid w:val="00F62486"/>
    <w:rsid w:val="00F629DC"/>
    <w:rsid w:val="00F633D1"/>
    <w:rsid w:val="00F65295"/>
    <w:rsid w:val="00F6584E"/>
    <w:rsid w:val="00F65ABA"/>
    <w:rsid w:val="00F65D5D"/>
    <w:rsid w:val="00F65E0D"/>
    <w:rsid w:val="00F66A27"/>
    <w:rsid w:val="00F66BE2"/>
    <w:rsid w:val="00F67874"/>
    <w:rsid w:val="00F67B92"/>
    <w:rsid w:val="00F67BDA"/>
    <w:rsid w:val="00F67C53"/>
    <w:rsid w:val="00F67D9D"/>
    <w:rsid w:val="00F70577"/>
    <w:rsid w:val="00F70DAF"/>
    <w:rsid w:val="00F74085"/>
    <w:rsid w:val="00F741EE"/>
    <w:rsid w:val="00F75844"/>
    <w:rsid w:val="00F77B53"/>
    <w:rsid w:val="00F8040E"/>
    <w:rsid w:val="00F8051E"/>
    <w:rsid w:val="00F80FCB"/>
    <w:rsid w:val="00F8101A"/>
    <w:rsid w:val="00F82214"/>
    <w:rsid w:val="00F829BB"/>
    <w:rsid w:val="00F82E73"/>
    <w:rsid w:val="00F8445E"/>
    <w:rsid w:val="00F8487B"/>
    <w:rsid w:val="00F849C7"/>
    <w:rsid w:val="00F84D7F"/>
    <w:rsid w:val="00F85BA7"/>
    <w:rsid w:val="00F85CA0"/>
    <w:rsid w:val="00F85D1C"/>
    <w:rsid w:val="00F86221"/>
    <w:rsid w:val="00F86690"/>
    <w:rsid w:val="00F86F8E"/>
    <w:rsid w:val="00F87626"/>
    <w:rsid w:val="00F90D30"/>
    <w:rsid w:val="00F9186A"/>
    <w:rsid w:val="00F91E13"/>
    <w:rsid w:val="00F923F8"/>
    <w:rsid w:val="00F92E8D"/>
    <w:rsid w:val="00F93D23"/>
    <w:rsid w:val="00F95770"/>
    <w:rsid w:val="00F95A62"/>
    <w:rsid w:val="00F95C46"/>
    <w:rsid w:val="00F96210"/>
    <w:rsid w:val="00F96641"/>
    <w:rsid w:val="00F96912"/>
    <w:rsid w:val="00FA0580"/>
    <w:rsid w:val="00FA0EFD"/>
    <w:rsid w:val="00FA0F42"/>
    <w:rsid w:val="00FA1041"/>
    <w:rsid w:val="00FA1370"/>
    <w:rsid w:val="00FA1FAC"/>
    <w:rsid w:val="00FA2207"/>
    <w:rsid w:val="00FA2562"/>
    <w:rsid w:val="00FA2576"/>
    <w:rsid w:val="00FA266A"/>
    <w:rsid w:val="00FA2CE8"/>
    <w:rsid w:val="00FA50D2"/>
    <w:rsid w:val="00FA5D65"/>
    <w:rsid w:val="00FA639E"/>
    <w:rsid w:val="00FA68BF"/>
    <w:rsid w:val="00FA7A28"/>
    <w:rsid w:val="00FB0570"/>
    <w:rsid w:val="00FB0A29"/>
    <w:rsid w:val="00FB0D6C"/>
    <w:rsid w:val="00FB1671"/>
    <w:rsid w:val="00FB3905"/>
    <w:rsid w:val="00FB518E"/>
    <w:rsid w:val="00FB56EA"/>
    <w:rsid w:val="00FB6AE7"/>
    <w:rsid w:val="00FC041C"/>
    <w:rsid w:val="00FC047F"/>
    <w:rsid w:val="00FC160C"/>
    <w:rsid w:val="00FC1A24"/>
    <w:rsid w:val="00FC1E3D"/>
    <w:rsid w:val="00FC1E56"/>
    <w:rsid w:val="00FC2BE5"/>
    <w:rsid w:val="00FC31C5"/>
    <w:rsid w:val="00FC36F9"/>
    <w:rsid w:val="00FC3BE0"/>
    <w:rsid w:val="00FC4E22"/>
    <w:rsid w:val="00FC558B"/>
    <w:rsid w:val="00FC5742"/>
    <w:rsid w:val="00FC69CF"/>
    <w:rsid w:val="00FC6D71"/>
    <w:rsid w:val="00FC7A1F"/>
    <w:rsid w:val="00FC7B96"/>
    <w:rsid w:val="00FC7B9B"/>
    <w:rsid w:val="00FC7F4C"/>
    <w:rsid w:val="00FC7F81"/>
    <w:rsid w:val="00FD091D"/>
    <w:rsid w:val="00FD0FE8"/>
    <w:rsid w:val="00FD181E"/>
    <w:rsid w:val="00FD19C4"/>
    <w:rsid w:val="00FD1B65"/>
    <w:rsid w:val="00FD1C1D"/>
    <w:rsid w:val="00FD25DA"/>
    <w:rsid w:val="00FD2BA2"/>
    <w:rsid w:val="00FD30DD"/>
    <w:rsid w:val="00FD30E0"/>
    <w:rsid w:val="00FD347A"/>
    <w:rsid w:val="00FD3789"/>
    <w:rsid w:val="00FD3A7E"/>
    <w:rsid w:val="00FD3CE2"/>
    <w:rsid w:val="00FD3DD7"/>
    <w:rsid w:val="00FD462A"/>
    <w:rsid w:val="00FD47F7"/>
    <w:rsid w:val="00FD521A"/>
    <w:rsid w:val="00FD786C"/>
    <w:rsid w:val="00FE0412"/>
    <w:rsid w:val="00FE085C"/>
    <w:rsid w:val="00FE0A51"/>
    <w:rsid w:val="00FE1228"/>
    <w:rsid w:val="00FE14D1"/>
    <w:rsid w:val="00FE25A8"/>
    <w:rsid w:val="00FE29F2"/>
    <w:rsid w:val="00FE31E8"/>
    <w:rsid w:val="00FE38C2"/>
    <w:rsid w:val="00FE4599"/>
    <w:rsid w:val="00FE5069"/>
    <w:rsid w:val="00FE50C9"/>
    <w:rsid w:val="00FE514A"/>
    <w:rsid w:val="00FE5690"/>
    <w:rsid w:val="00FE5783"/>
    <w:rsid w:val="00FE5CE6"/>
    <w:rsid w:val="00FE6508"/>
    <w:rsid w:val="00FE6A9F"/>
    <w:rsid w:val="00FE708D"/>
    <w:rsid w:val="00FE750E"/>
    <w:rsid w:val="00FE7CC5"/>
    <w:rsid w:val="00FE7DC0"/>
    <w:rsid w:val="00FE7EAD"/>
    <w:rsid w:val="00FF0043"/>
    <w:rsid w:val="00FF0498"/>
    <w:rsid w:val="00FF0E4E"/>
    <w:rsid w:val="00FF1993"/>
    <w:rsid w:val="00FF25FB"/>
    <w:rsid w:val="00FF2615"/>
    <w:rsid w:val="00FF28A0"/>
    <w:rsid w:val="00FF2D2F"/>
    <w:rsid w:val="00FF2F7C"/>
    <w:rsid w:val="00FF4BA8"/>
    <w:rsid w:val="00FF4E38"/>
    <w:rsid w:val="00FF4EC3"/>
    <w:rsid w:val="00FF6D83"/>
    <w:rsid w:val="00FF71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5B7B84"/>
  <w14:defaultImageDpi w14:val="32767"/>
  <w15:chartTrackingRefBased/>
  <w15:docId w15:val="{68CBB740-99CB-DE41-B58F-DB46D06E1C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D4354"/>
    <w:rPr>
      <w:rFonts w:ascii="Times New Roman" w:eastAsia="Times New Roman" w:hAnsi="Times New Roman" w:cs="Times New Roman"/>
      <w:lang w:eastAsia="fr-FR"/>
    </w:rPr>
  </w:style>
  <w:style w:type="paragraph" w:styleId="Heading2">
    <w:name w:val="heading 2"/>
    <w:basedOn w:val="Normal"/>
    <w:link w:val="Heading2Char"/>
    <w:uiPriority w:val="9"/>
    <w:qFormat/>
    <w:rsid w:val="002E1AE7"/>
    <w:pPr>
      <w:spacing w:before="100" w:beforeAutospacing="1" w:after="100" w:afterAutospacing="1"/>
      <w:outlineLvl w:val="1"/>
    </w:pPr>
    <w:rPr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E1AE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E1AE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E1AE7"/>
    <w:rPr>
      <w:rFonts w:ascii="Times New Roman" w:eastAsia="Times New Roman" w:hAnsi="Times New Roman" w:cs="Times New Roman"/>
      <w:b/>
      <w:bCs/>
      <w:sz w:val="36"/>
      <w:szCs w:val="36"/>
      <w:lang w:eastAsia="fr-F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E1AE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E1AE7"/>
    <w:rPr>
      <w:rFonts w:asciiTheme="majorHAnsi" w:eastAsiaTheme="majorEastAsia" w:hAnsiTheme="majorHAnsi" w:cstheme="majorBidi"/>
      <w:i/>
      <w:iCs/>
      <w:color w:val="2F5496" w:themeColor="accent1" w:themeShade="BF"/>
      <w:lang w:eastAsia="fr-FR"/>
    </w:rPr>
  </w:style>
  <w:style w:type="paragraph" w:styleId="Footer">
    <w:name w:val="footer"/>
    <w:basedOn w:val="Normal"/>
    <w:link w:val="FooterChar"/>
    <w:uiPriority w:val="99"/>
    <w:unhideWhenUsed/>
    <w:rsid w:val="00E05E13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05E13"/>
  </w:style>
  <w:style w:type="character" w:styleId="PageNumber">
    <w:name w:val="page number"/>
    <w:basedOn w:val="DefaultParagraphFont"/>
    <w:uiPriority w:val="99"/>
    <w:semiHidden/>
    <w:unhideWhenUsed/>
    <w:rsid w:val="00E05E13"/>
  </w:style>
  <w:style w:type="character" w:styleId="LineNumber">
    <w:name w:val="line number"/>
    <w:basedOn w:val="DefaultParagraphFont"/>
    <w:uiPriority w:val="99"/>
    <w:semiHidden/>
    <w:unhideWhenUsed/>
    <w:rsid w:val="00E05E13"/>
  </w:style>
  <w:style w:type="character" w:styleId="Emphasis">
    <w:name w:val="Emphasis"/>
    <w:basedOn w:val="DefaultParagraphFont"/>
    <w:uiPriority w:val="20"/>
    <w:qFormat/>
    <w:rsid w:val="00E05E13"/>
    <w:rPr>
      <w:i/>
      <w:iCs/>
    </w:rPr>
  </w:style>
  <w:style w:type="character" w:styleId="Hyperlink">
    <w:name w:val="Hyperlink"/>
    <w:basedOn w:val="DefaultParagraphFont"/>
    <w:uiPriority w:val="99"/>
    <w:unhideWhenUsed/>
    <w:rsid w:val="00E05E13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0E4598"/>
    <w:rPr>
      <w:color w:val="808080"/>
    </w:rPr>
  </w:style>
  <w:style w:type="character" w:customStyle="1" w:styleId="named-content">
    <w:name w:val="named-content"/>
    <w:basedOn w:val="DefaultParagraphFont"/>
    <w:rsid w:val="00915E0B"/>
  </w:style>
  <w:style w:type="paragraph" w:styleId="NormalWeb">
    <w:name w:val="Normal (Web)"/>
    <w:basedOn w:val="Normal"/>
    <w:uiPriority w:val="99"/>
    <w:unhideWhenUsed/>
    <w:rsid w:val="00A51190"/>
    <w:pPr>
      <w:spacing w:before="100" w:beforeAutospacing="1" w:after="100" w:afterAutospacing="1"/>
    </w:pPr>
  </w:style>
  <w:style w:type="character" w:customStyle="1" w:styleId="stix">
    <w:name w:val="stix"/>
    <w:basedOn w:val="DefaultParagraphFont"/>
    <w:rsid w:val="00A92F87"/>
  </w:style>
  <w:style w:type="paragraph" w:styleId="Header">
    <w:name w:val="header"/>
    <w:basedOn w:val="Normal"/>
    <w:link w:val="HeaderChar"/>
    <w:uiPriority w:val="99"/>
    <w:unhideWhenUsed/>
    <w:rsid w:val="00B9632C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632C"/>
    <w:rPr>
      <w:rFonts w:ascii="Times New Roman" w:eastAsia="Times New Roman" w:hAnsi="Times New Roman" w:cs="Times New Roman"/>
      <w:lang w:eastAsia="fr-FR"/>
    </w:rPr>
  </w:style>
  <w:style w:type="paragraph" w:customStyle="1" w:styleId="Bibliography1">
    <w:name w:val="Bibliography1"/>
    <w:basedOn w:val="Normal"/>
    <w:link w:val="BibliographyCar"/>
    <w:rsid w:val="002648F6"/>
    <w:pPr>
      <w:tabs>
        <w:tab w:val="left" w:pos="500"/>
      </w:tabs>
      <w:spacing w:after="240" w:line="480" w:lineRule="auto"/>
      <w:ind w:left="504" w:hanging="504"/>
    </w:pPr>
    <w:rPr>
      <w:lang w:val="en-US"/>
    </w:rPr>
  </w:style>
  <w:style w:type="character" w:customStyle="1" w:styleId="BibliographyCar">
    <w:name w:val="Bibliography Car"/>
    <w:basedOn w:val="DefaultParagraphFont"/>
    <w:link w:val="Bibliography1"/>
    <w:rsid w:val="002648F6"/>
    <w:rPr>
      <w:rFonts w:ascii="Times New Roman" w:eastAsia="Times New Roman" w:hAnsi="Times New Roman" w:cs="Times New Roman"/>
      <w:lang w:val="en-US"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09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094"/>
    <w:rPr>
      <w:rFonts w:ascii="Times New Roman" w:eastAsia="Times New Roman" w:hAnsi="Times New Roman" w:cs="Times New Roman"/>
      <w:sz w:val="18"/>
      <w:szCs w:val="18"/>
      <w:lang w:eastAsia="fr-FR"/>
    </w:rPr>
  </w:style>
  <w:style w:type="paragraph" w:styleId="Revision">
    <w:name w:val="Revision"/>
    <w:hidden/>
    <w:uiPriority w:val="99"/>
    <w:semiHidden/>
    <w:rsid w:val="005166A4"/>
    <w:rPr>
      <w:rFonts w:ascii="Times New Roman" w:eastAsia="Times New Roman" w:hAnsi="Times New Roman" w:cs="Times New Roman"/>
      <w:lang w:eastAsia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A255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55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55F7"/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55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55F7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character" w:styleId="FollowedHyperlink">
    <w:name w:val="FollowedHyperlink"/>
    <w:basedOn w:val="DefaultParagraphFont"/>
    <w:uiPriority w:val="99"/>
    <w:semiHidden/>
    <w:unhideWhenUsed/>
    <w:rsid w:val="001C683C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rsid w:val="003A2004"/>
    <w:rPr>
      <w:color w:val="605E5C"/>
      <w:shd w:val="clear" w:color="auto" w:fill="E1DFDD"/>
    </w:rPr>
  </w:style>
  <w:style w:type="paragraph" w:customStyle="1" w:styleId="Bibliography2">
    <w:name w:val="Bibliography2"/>
    <w:basedOn w:val="Normal"/>
    <w:link w:val="BibliographyCar1"/>
    <w:rsid w:val="00084164"/>
    <w:pPr>
      <w:spacing w:after="240"/>
      <w:ind w:left="720" w:hanging="720"/>
      <w:jc w:val="both"/>
    </w:pPr>
    <w:rPr>
      <w:lang w:val="en-US"/>
    </w:rPr>
  </w:style>
  <w:style w:type="character" w:customStyle="1" w:styleId="BibliographyCar1">
    <w:name w:val="Bibliography Car1"/>
    <w:basedOn w:val="DefaultParagraphFont"/>
    <w:link w:val="Bibliography2"/>
    <w:rsid w:val="00084164"/>
    <w:rPr>
      <w:rFonts w:ascii="Times New Roman" w:eastAsia="Times New Roman" w:hAnsi="Times New Roman" w:cs="Times New Roman"/>
      <w:lang w:val="en-US" w:eastAsia="fr-FR"/>
    </w:rPr>
  </w:style>
  <w:style w:type="paragraph" w:customStyle="1" w:styleId="paragraph">
    <w:name w:val="paragraph"/>
    <w:basedOn w:val="Normal"/>
    <w:rsid w:val="002E1AE7"/>
    <w:pPr>
      <w:spacing w:before="100" w:beforeAutospacing="1" w:after="100" w:afterAutospacing="1"/>
    </w:pPr>
  </w:style>
  <w:style w:type="character" w:customStyle="1" w:styleId="spellingerror">
    <w:name w:val="spellingerror"/>
    <w:basedOn w:val="DefaultParagraphFont"/>
    <w:rsid w:val="002E1AE7"/>
  </w:style>
  <w:style w:type="character" w:customStyle="1" w:styleId="normaltextrun">
    <w:name w:val="normaltextrun"/>
    <w:basedOn w:val="DefaultParagraphFont"/>
    <w:rsid w:val="002E1AE7"/>
  </w:style>
  <w:style w:type="character" w:customStyle="1" w:styleId="eop">
    <w:name w:val="eop"/>
    <w:basedOn w:val="DefaultParagraphFont"/>
    <w:rsid w:val="002E1AE7"/>
  </w:style>
  <w:style w:type="character" w:customStyle="1" w:styleId="st">
    <w:name w:val="st"/>
    <w:basedOn w:val="DefaultParagraphFont"/>
    <w:rsid w:val="002E1AE7"/>
  </w:style>
  <w:style w:type="character" w:customStyle="1" w:styleId="captions">
    <w:name w:val="captions"/>
    <w:basedOn w:val="DefaultParagraphFont"/>
    <w:rsid w:val="0073692D"/>
  </w:style>
  <w:style w:type="paragraph" w:styleId="ListParagraph">
    <w:name w:val="List Paragraph"/>
    <w:basedOn w:val="Normal"/>
    <w:uiPriority w:val="34"/>
    <w:qFormat/>
    <w:rsid w:val="00176D4B"/>
    <w:pPr>
      <w:ind w:left="720"/>
      <w:contextualSpacing/>
    </w:pPr>
  </w:style>
  <w:style w:type="paragraph" w:customStyle="1" w:styleId="p">
    <w:name w:val="p"/>
    <w:basedOn w:val="Normal"/>
    <w:rsid w:val="00B41B36"/>
    <w:pPr>
      <w:spacing w:before="100" w:beforeAutospacing="1" w:after="100" w:afterAutospacing="1"/>
    </w:pPr>
  </w:style>
  <w:style w:type="paragraph" w:customStyle="1" w:styleId="Bibliographie1">
    <w:name w:val="Bibliographie1"/>
    <w:basedOn w:val="Normal"/>
    <w:link w:val="BibliographyCar2"/>
    <w:rsid w:val="00432CB9"/>
    <w:pPr>
      <w:spacing w:after="240"/>
      <w:ind w:left="720" w:hanging="720"/>
    </w:pPr>
    <w:rPr>
      <w:lang w:val="en-US"/>
    </w:rPr>
  </w:style>
  <w:style w:type="character" w:customStyle="1" w:styleId="BibliographyCar2">
    <w:name w:val="Bibliography Car2"/>
    <w:basedOn w:val="DefaultParagraphFont"/>
    <w:link w:val="Bibliographie1"/>
    <w:rsid w:val="00432CB9"/>
    <w:rPr>
      <w:rFonts w:ascii="Times New Roman" w:eastAsia="Times New Roman" w:hAnsi="Times New Roman" w:cs="Times New Roman"/>
      <w:lang w:val="en-US" w:eastAsia="fr-FR"/>
    </w:rPr>
  </w:style>
  <w:style w:type="paragraph" w:customStyle="1" w:styleId="EndNoteBibliographyTitle">
    <w:name w:val="EndNote Bibliography Title"/>
    <w:basedOn w:val="Normal"/>
    <w:link w:val="EndNoteBibliographyTitleChar"/>
    <w:rsid w:val="007C250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C250B"/>
    <w:rPr>
      <w:rFonts w:ascii="Times New Roman" w:eastAsia="Times New Roman" w:hAnsi="Times New Roman" w:cs="Times New Roman"/>
      <w:lang w:eastAsia="fr-FR"/>
    </w:rPr>
  </w:style>
  <w:style w:type="paragraph" w:customStyle="1" w:styleId="EndNoteBibliography">
    <w:name w:val="EndNote Bibliography"/>
    <w:basedOn w:val="Normal"/>
    <w:link w:val="EndNoteBibliographyChar"/>
    <w:rsid w:val="007C250B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7C250B"/>
    <w:rPr>
      <w:rFonts w:ascii="Times New Roman" w:eastAsia="Times New Roman" w:hAnsi="Times New Roman" w:cs="Times New Roman"/>
      <w:lang w:eastAsia="fr-FR"/>
    </w:rPr>
  </w:style>
  <w:style w:type="paragraph" w:styleId="PlainText">
    <w:name w:val="Plain Text"/>
    <w:basedOn w:val="Normal"/>
    <w:link w:val="PlainTextChar"/>
    <w:uiPriority w:val="99"/>
    <w:unhideWhenUsed/>
    <w:rsid w:val="001A2113"/>
    <w:rPr>
      <w:rFonts w:ascii="Consolas" w:eastAsiaTheme="minorHAnsi" w:hAnsi="Consolas" w:cs="Consolas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1A2113"/>
    <w:rPr>
      <w:rFonts w:ascii="Consolas" w:hAnsi="Consolas" w:cs="Consolas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54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3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67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9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8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0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5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79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72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43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1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7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71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64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3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1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1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1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89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13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148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121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41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27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35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35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2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70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5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57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69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0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4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8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0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8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23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86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7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7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59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4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2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0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0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7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45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5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0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6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7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0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1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86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696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03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149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8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10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03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1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8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5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33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87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2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74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9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4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86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03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1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9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5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4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6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43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0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9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4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4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781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087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63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2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08B2CDE-490D-3B46-961E-CAEC664F07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37</Words>
  <Characters>5913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eu Bergé</dc:creator>
  <cp:keywords/>
  <dc:description/>
  <cp:lastModifiedBy>PV</cp:lastModifiedBy>
  <cp:revision>5</cp:revision>
  <cp:lastPrinted>2019-09-26T08:44:00Z</cp:lastPrinted>
  <dcterms:created xsi:type="dcterms:W3CDTF">2020-02-10T14:51:00Z</dcterms:created>
  <dcterms:modified xsi:type="dcterms:W3CDTF">2020-02-12T1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SkUKqPPd"/&gt;&lt;style id="http://www.zotero.org/styles/genes-and-development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pref name="delayCitationUpdates" value="true"/&gt;&lt;pref name="dontAskDelayCitationUpdates" value="true"/&gt;&lt;/prefs&gt;&lt;/data&gt;</vt:lpwstr>
  </property>
</Properties>
</file>